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7FF29D" w14:textId="7D4CBBCE"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58885390" wp14:editId="00FA948E">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252DA557" w14:textId="6E9042C0" w:rsidR="00407B42" w:rsidRDefault="00407B42" w:rsidP="00A601AC">
      <w:pPr>
        <w:pStyle w:val="Heading10"/>
        <w:jc w:val="center"/>
        <w:rPr>
          <w:sz w:val="48"/>
          <w:szCs w:val="48"/>
        </w:rPr>
      </w:pPr>
    </w:p>
    <w:p w14:paraId="2F5DAF78" w14:textId="77777777" w:rsidR="00265C9B" w:rsidRDefault="00265C9B" w:rsidP="00A601AC">
      <w:pPr>
        <w:pStyle w:val="Heading10"/>
        <w:jc w:val="center"/>
        <w:rPr>
          <w:sz w:val="48"/>
          <w:szCs w:val="48"/>
        </w:rPr>
      </w:pPr>
    </w:p>
    <w:tbl>
      <w:tblPr>
        <w:tblStyle w:val="TableGrid2"/>
        <w:tblpPr w:leftFromText="180" w:rightFromText="180" w:vertAnchor="text" w:horzAnchor="margin" w:tblpY="4"/>
        <w:tblW w:w="0" w:type="auto"/>
        <w:tblLook w:val="04A0" w:firstRow="1" w:lastRow="0" w:firstColumn="1" w:lastColumn="0" w:noHBand="0" w:noVBand="1"/>
        <w:tblCaption w:val="Text box"/>
        <w:tblDescription w:val="Text box"/>
      </w:tblPr>
      <w:tblGrid>
        <w:gridCol w:w="9016"/>
      </w:tblGrid>
      <w:tr w:rsidR="00265C9B" w:rsidRPr="008B61C6" w14:paraId="4C96A0EE" w14:textId="77777777" w:rsidTr="00C962A9">
        <w:trPr>
          <w:tblHeader/>
        </w:trPr>
        <w:tc>
          <w:tcPr>
            <w:tcW w:w="9016" w:type="dxa"/>
            <w:tcBorders>
              <w:top w:val="single" w:sz="4" w:space="0" w:color="auto"/>
              <w:left w:val="single" w:sz="4" w:space="0" w:color="auto"/>
              <w:bottom w:val="single" w:sz="4" w:space="0" w:color="auto"/>
              <w:right w:val="single" w:sz="4" w:space="0" w:color="auto"/>
            </w:tcBorders>
            <w:hideMark/>
          </w:tcPr>
          <w:p w14:paraId="6340EB7A" w14:textId="77777777" w:rsidR="00265C9B" w:rsidRPr="008B61C6" w:rsidRDefault="00265C9B" w:rsidP="00C962A9">
            <w:pPr>
              <w:jc w:val="center"/>
              <w:rPr>
                <w:rFonts w:cs="Calibri"/>
                <w:b/>
                <w:bCs/>
                <w:color w:val="000000"/>
                <w:sz w:val="72"/>
                <w:szCs w:val="72"/>
                <w:u w:color="000000"/>
                <w:lang w:val="en-US" w:eastAsia="en-AU"/>
              </w:rPr>
            </w:pPr>
            <w:r>
              <w:rPr>
                <w:rFonts w:cs="Calibri"/>
                <w:b/>
                <w:bCs/>
                <w:color w:val="000000"/>
                <w:sz w:val="72"/>
                <w:szCs w:val="72"/>
                <w:u w:color="000000"/>
                <w:lang w:eastAsia="en-AU"/>
              </w:rPr>
              <w:t>RATIFIED PICO</w:t>
            </w:r>
          </w:p>
        </w:tc>
      </w:tr>
    </w:tbl>
    <w:p w14:paraId="44219EA4" w14:textId="77777777" w:rsidR="00265C9B" w:rsidRDefault="00265C9B" w:rsidP="00A601AC">
      <w:pPr>
        <w:pStyle w:val="Heading10"/>
        <w:jc w:val="center"/>
        <w:rPr>
          <w:sz w:val="40"/>
          <w:szCs w:val="40"/>
        </w:rPr>
      </w:pPr>
    </w:p>
    <w:p w14:paraId="4D53F41A" w14:textId="77777777" w:rsidR="00265C9B" w:rsidRDefault="00265C9B" w:rsidP="00A601AC">
      <w:pPr>
        <w:pStyle w:val="Heading10"/>
        <w:jc w:val="center"/>
        <w:rPr>
          <w:sz w:val="40"/>
          <w:szCs w:val="40"/>
        </w:rPr>
      </w:pPr>
    </w:p>
    <w:p w14:paraId="0531ABA5" w14:textId="5B57AB50" w:rsidR="0044715D" w:rsidRPr="00265C9B" w:rsidRDefault="005F4D2F" w:rsidP="00A601AC">
      <w:pPr>
        <w:pStyle w:val="Heading10"/>
        <w:jc w:val="center"/>
        <w:rPr>
          <w:sz w:val="44"/>
          <w:szCs w:val="40"/>
        </w:rPr>
      </w:pPr>
      <w:r w:rsidRPr="00265C9B">
        <w:rPr>
          <w:sz w:val="44"/>
          <w:szCs w:val="40"/>
        </w:rPr>
        <w:t xml:space="preserve">Application </w:t>
      </w:r>
      <w:r w:rsidR="005342CA" w:rsidRPr="00265C9B">
        <w:rPr>
          <w:sz w:val="44"/>
          <w:szCs w:val="40"/>
        </w:rPr>
        <w:t>1615</w:t>
      </w:r>
      <w:r w:rsidR="00303C94" w:rsidRPr="00265C9B">
        <w:rPr>
          <w:sz w:val="44"/>
          <w:szCs w:val="40"/>
        </w:rPr>
        <w:t>:</w:t>
      </w:r>
    </w:p>
    <w:p w14:paraId="5D929E53" w14:textId="5233305F" w:rsidR="00303C94" w:rsidRPr="00265C9B" w:rsidRDefault="005342CA" w:rsidP="00A601AC">
      <w:pPr>
        <w:pStyle w:val="Heading10"/>
        <w:jc w:val="center"/>
        <w:rPr>
          <w:sz w:val="44"/>
          <w:szCs w:val="40"/>
        </w:rPr>
      </w:pPr>
      <w:r w:rsidRPr="00265C9B">
        <w:rPr>
          <w:color w:val="548DD4"/>
          <w:sz w:val="44"/>
          <w:szCs w:val="40"/>
          <w:lang w:val="en-AU"/>
        </w:rPr>
        <w:t xml:space="preserve">Transcatheter occlusion of the </w:t>
      </w:r>
      <w:r w:rsidR="000C6E34" w:rsidRPr="00265C9B">
        <w:rPr>
          <w:color w:val="548DD4"/>
          <w:sz w:val="44"/>
          <w:szCs w:val="40"/>
          <w:lang w:val="en-AU"/>
        </w:rPr>
        <w:br/>
      </w:r>
      <w:r w:rsidR="00033C05" w:rsidRPr="00265C9B">
        <w:rPr>
          <w:color w:val="548DD4"/>
          <w:sz w:val="44"/>
          <w:szCs w:val="40"/>
          <w:lang w:val="en-AU"/>
        </w:rPr>
        <w:t xml:space="preserve"> </w:t>
      </w:r>
      <w:r w:rsidRPr="00265C9B">
        <w:rPr>
          <w:color w:val="548DD4"/>
          <w:sz w:val="44"/>
          <w:szCs w:val="40"/>
          <w:lang w:val="en-AU"/>
        </w:rPr>
        <w:t>left atrial appendage</w:t>
      </w:r>
      <w:r w:rsidR="000C6E34" w:rsidRPr="00265C9B">
        <w:rPr>
          <w:color w:val="548DD4"/>
          <w:sz w:val="44"/>
          <w:szCs w:val="40"/>
          <w:lang w:val="en-AU"/>
        </w:rPr>
        <w:t>,</w:t>
      </w:r>
      <w:r w:rsidRPr="00265C9B">
        <w:rPr>
          <w:color w:val="548DD4"/>
          <w:sz w:val="44"/>
          <w:szCs w:val="40"/>
          <w:lang w:val="en-AU"/>
        </w:rPr>
        <w:t xml:space="preserve"> for patients with </w:t>
      </w:r>
      <w:r w:rsidR="000C6E34" w:rsidRPr="00265C9B">
        <w:rPr>
          <w:color w:val="548DD4"/>
          <w:sz w:val="44"/>
          <w:szCs w:val="40"/>
          <w:lang w:val="en-AU"/>
        </w:rPr>
        <w:br/>
      </w:r>
      <w:r w:rsidRPr="00265C9B">
        <w:rPr>
          <w:color w:val="548DD4"/>
          <w:sz w:val="44"/>
          <w:szCs w:val="40"/>
          <w:lang w:val="en-AU"/>
        </w:rPr>
        <w:t>non-valvular atrial fibrillation</w:t>
      </w:r>
    </w:p>
    <w:p w14:paraId="46786BCE" w14:textId="14AC0204" w:rsidR="00E3429A" w:rsidRPr="00F17C41" w:rsidRDefault="00E3429A" w:rsidP="00407B42">
      <w:pPr>
        <w:tabs>
          <w:tab w:val="left" w:pos="2715"/>
        </w:tabs>
        <w:rPr>
          <w:sz w:val="32"/>
          <w:szCs w:val="32"/>
        </w:rPr>
      </w:pPr>
    </w:p>
    <w:p w14:paraId="1B4BE9A4" w14:textId="666463EC" w:rsidR="000B6BD3" w:rsidRDefault="000B6BD3" w:rsidP="00F17C41">
      <w:pPr>
        <w:spacing w:before="180" w:after="480"/>
        <w:jc w:val="center"/>
        <w:rPr>
          <w:b/>
          <w:i/>
          <w:sz w:val="56"/>
          <w:szCs w:val="56"/>
        </w:rPr>
      </w:pPr>
      <w:r>
        <w:rPr>
          <w:b/>
          <w:sz w:val="64"/>
          <w:szCs w:val="64"/>
        </w:rPr>
        <w:br/>
      </w:r>
    </w:p>
    <w:p w14:paraId="197AB5D6" w14:textId="65E1F3BE" w:rsidR="00F12E59" w:rsidRPr="00220CA6" w:rsidRDefault="007E7E23" w:rsidP="000942F0">
      <w:pPr>
        <w:pStyle w:val="Heading2"/>
        <w:rPr>
          <w:i/>
        </w:rPr>
      </w:pPr>
      <w:r>
        <w:rPr>
          <w:sz w:val="20"/>
          <w:szCs w:val="20"/>
        </w:rPr>
        <w:br w:type="page"/>
      </w:r>
      <w:r w:rsidR="0044715D" w:rsidRPr="00220CA6">
        <w:rPr>
          <w:rFonts w:eastAsia="Calibri"/>
          <w:i/>
          <w:color w:val="auto"/>
          <w:sz w:val="22"/>
          <w:szCs w:val="22"/>
        </w:rPr>
        <w:lastRenderedPageBreak/>
        <w:t>Summary of PICO</w:t>
      </w:r>
      <w:r w:rsidR="00A84A56" w:rsidRPr="00220CA6">
        <w:rPr>
          <w:rFonts w:eastAsia="Calibri"/>
          <w:i/>
          <w:color w:val="auto"/>
          <w:sz w:val="22"/>
          <w:szCs w:val="22"/>
        </w:rPr>
        <w:t>/PPICO</w:t>
      </w:r>
      <w:r w:rsidR="0044715D" w:rsidRPr="00220CA6">
        <w:rPr>
          <w:rFonts w:eastAsia="Calibri"/>
          <w:i/>
          <w:color w:val="auto"/>
          <w:sz w:val="22"/>
          <w:szCs w:val="22"/>
        </w:rPr>
        <w:t xml:space="preserve"> criteria</w:t>
      </w:r>
      <w:bookmarkEnd w:id="0"/>
      <w:bookmarkEnd w:id="1"/>
      <w:r w:rsidR="00F12E59" w:rsidRPr="00220CA6">
        <w:rPr>
          <w:rFonts w:eastAsia="Calibri"/>
          <w:i/>
          <w:color w:val="auto"/>
          <w:sz w:val="22"/>
          <w:szCs w:val="22"/>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084393" w14:paraId="2708E2B3"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139E9C40" w14:textId="77777777"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46DCFDFE" w14:textId="77777777" w:rsidR="0044715D" w:rsidRPr="00084393" w:rsidRDefault="0044715D" w:rsidP="009C480E">
            <w:pPr>
              <w:spacing w:before="20" w:after="20" w:line="240" w:lineRule="auto"/>
              <w:jc w:val="both"/>
              <w:rPr>
                <w:b/>
              </w:rPr>
            </w:pPr>
            <w:r>
              <w:rPr>
                <w:b/>
              </w:rPr>
              <w:t>Description</w:t>
            </w:r>
          </w:p>
        </w:tc>
      </w:tr>
      <w:tr w:rsidR="0044715D" w:rsidRPr="00084393" w14:paraId="68224FB9" w14:textId="77777777" w:rsidTr="00A84A56">
        <w:tc>
          <w:tcPr>
            <w:tcW w:w="1005" w:type="pct"/>
            <w:tcBorders>
              <w:top w:val="single" w:sz="8" w:space="0" w:color="auto"/>
              <w:right w:val="single" w:sz="4" w:space="0" w:color="auto"/>
            </w:tcBorders>
          </w:tcPr>
          <w:p w14:paraId="1AEDB64F"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763DC439" w14:textId="7AAFE802" w:rsidR="001D27A3" w:rsidRDefault="001D27A3" w:rsidP="00C962A9">
            <w:pPr>
              <w:spacing w:after="0" w:line="240" w:lineRule="auto"/>
              <w:rPr>
                <w:bCs/>
                <w:color w:val="000000" w:themeColor="text1"/>
                <w:u w:val="single"/>
              </w:rPr>
            </w:pPr>
            <w:r>
              <w:rPr>
                <w:bCs/>
                <w:color w:val="000000" w:themeColor="text1"/>
                <w:u w:val="single"/>
              </w:rPr>
              <w:t>Population 1:</w:t>
            </w:r>
          </w:p>
          <w:p w14:paraId="0CB8B27C" w14:textId="5C634EBE" w:rsidR="00603D41" w:rsidRPr="00603D41" w:rsidRDefault="00603D41" w:rsidP="00C962A9">
            <w:pPr>
              <w:spacing w:after="0" w:line="240" w:lineRule="auto"/>
              <w:rPr>
                <w:bCs/>
                <w:color w:val="000000" w:themeColor="text1"/>
              </w:rPr>
            </w:pPr>
            <w:r w:rsidRPr="00603D41">
              <w:rPr>
                <w:bCs/>
                <w:color w:val="000000" w:themeColor="text1"/>
              </w:rPr>
              <w:t xml:space="preserve">Patients with </w:t>
            </w:r>
            <w:r>
              <w:rPr>
                <w:bCs/>
                <w:color w:val="000000" w:themeColor="text1"/>
              </w:rPr>
              <w:t>non-valvular atrial fibrillation</w:t>
            </w:r>
            <w:r w:rsidRPr="00603D41">
              <w:rPr>
                <w:bCs/>
                <w:color w:val="000000" w:themeColor="text1"/>
              </w:rPr>
              <w:t xml:space="preserve"> </w:t>
            </w:r>
            <w:r w:rsidR="00B037FD">
              <w:rPr>
                <w:bCs/>
                <w:color w:val="000000" w:themeColor="text1"/>
              </w:rPr>
              <w:t xml:space="preserve">(NVAF) </w:t>
            </w:r>
            <w:r w:rsidRPr="00603D41">
              <w:rPr>
                <w:bCs/>
                <w:color w:val="000000" w:themeColor="text1"/>
              </w:rPr>
              <w:t xml:space="preserve">assessed by a non-interventional and interventional </w:t>
            </w:r>
            <w:r w:rsidR="0020373E">
              <w:rPr>
                <w:bCs/>
                <w:color w:val="000000" w:themeColor="text1"/>
              </w:rPr>
              <w:t>cardiologist</w:t>
            </w:r>
            <w:r w:rsidR="0020373E" w:rsidRPr="00603D41">
              <w:rPr>
                <w:bCs/>
                <w:color w:val="000000" w:themeColor="text1"/>
              </w:rPr>
              <w:t xml:space="preserve"> </w:t>
            </w:r>
            <w:r w:rsidRPr="00603D41">
              <w:rPr>
                <w:bCs/>
                <w:color w:val="000000" w:themeColor="text1"/>
              </w:rPr>
              <w:t>as having</w:t>
            </w:r>
            <w:r w:rsidR="001D27A3">
              <w:rPr>
                <w:bCs/>
                <w:color w:val="000000" w:themeColor="text1"/>
              </w:rPr>
              <w:t xml:space="preserve"> </w:t>
            </w:r>
            <w:r w:rsidR="001D27A3" w:rsidRPr="004F25EF">
              <w:rPr>
                <w:b/>
                <w:bCs/>
                <w:color w:val="000000" w:themeColor="text1"/>
              </w:rPr>
              <w:t>absolute</w:t>
            </w:r>
            <w:r w:rsidRPr="004F25EF">
              <w:rPr>
                <w:b/>
                <w:bCs/>
                <w:color w:val="000000" w:themeColor="text1"/>
              </w:rPr>
              <w:t xml:space="preserve"> </w:t>
            </w:r>
            <w:r w:rsidRPr="00603D41">
              <w:rPr>
                <w:bCs/>
                <w:color w:val="000000" w:themeColor="text1"/>
              </w:rPr>
              <w:t>contraindication to life</w:t>
            </w:r>
            <w:r w:rsidRPr="00603D41">
              <w:rPr>
                <w:rFonts w:ascii="Cambria Math" w:hAnsi="Cambria Math" w:cs="Cambria Math"/>
                <w:bCs/>
                <w:color w:val="000000" w:themeColor="text1"/>
              </w:rPr>
              <w:t>‑</w:t>
            </w:r>
            <w:r w:rsidRPr="00603D41">
              <w:rPr>
                <w:bCs/>
                <w:color w:val="000000" w:themeColor="text1"/>
              </w:rPr>
              <w:t>long oral anticoagulation therapy</w:t>
            </w:r>
            <w:r w:rsidR="003E5E38">
              <w:rPr>
                <w:bCs/>
                <w:color w:val="000000" w:themeColor="text1"/>
              </w:rPr>
              <w:t xml:space="preserve"> (OAT)</w:t>
            </w:r>
            <w:r w:rsidRPr="00603D41">
              <w:rPr>
                <w:bCs/>
                <w:color w:val="000000" w:themeColor="text1"/>
              </w:rPr>
              <w:t xml:space="preserve">, and </w:t>
            </w:r>
            <w:r>
              <w:rPr>
                <w:bCs/>
                <w:color w:val="000000" w:themeColor="text1"/>
              </w:rPr>
              <w:t>being</w:t>
            </w:r>
            <w:r w:rsidRPr="00603D41">
              <w:rPr>
                <w:bCs/>
                <w:color w:val="000000" w:themeColor="text1"/>
              </w:rPr>
              <w:t xml:space="preserve"> at increased risk of thromboembolism demonstrated by:</w:t>
            </w:r>
          </w:p>
          <w:p w14:paraId="28A17BE8" w14:textId="77777777" w:rsidR="00603D41" w:rsidRDefault="00603D41" w:rsidP="00C962A9">
            <w:pPr>
              <w:pStyle w:val="ListParagraph"/>
              <w:numPr>
                <w:ilvl w:val="0"/>
                <w:numId w:val="1"/>
              </w:numPr>
              <w:spacing w:line="240" w:lineRule="auto"/>
              <w:rPr>
                <w:bCs/>
                <w:color w:val="000000" w:themeColor="text1"/>
              </w:rPr>
            </w:pPr>
            <w:r w:rsidRPr="00603D41">
              <w:rPr>
                <w:bCs/>
                <w:color w:val="000000" w:themeColor="text1"/>
              </w:rPr>
              <w:t>a prior stroke (whether of an ischaemic or unknown type), transient ischaemic attack or non</w:t>
            </w:r>
            <w:r w:rsidRPr="00603D41">
              <w:rPr>
                <w:rFonts w:ascii="Cambria Math" w:hAnsi="Cambria Math" w:cs="Cambria Math"/>
                <w:bCs/>
                <w:color w:val="000000" w:themeColor="text1"/>
              </w:rPr>
              <w:t>‑</w:t>
            </w:r>
            <w:r w:rsidRPr="00603D41">
              <w:rPr>
                <w:bCs/>
                <w:color w:val="000000" w:themeColor="text1"/>
              </w:rPr>
              <w:t>central nervous system systemic embolism; or</w:t>
            </w:r>
          </w:p>
          <w:p w14:paraId="0FBD9B75" w14:textId="77777777" w:rsidR="00603D41" w:rsidRDefault="00603D41" w:rsidP="00C962A9">
            <w:pPr>
              <w:pStyle w:val="ListParagraph"/>
              <w:numPr>
                <w:ilvl w:val="0"/>
                <w:numId w:val="1"/>
              </w:numPr>
              <w:spacing w:line="240" w:lineRule="auto"/>
              <w:rPr>
                <w:bCs/>
                <w:color w:val="000000" w:themeColor="text1"/>
              </w:rPr>
            </w:pPr>
            <w:r w:rsidRPr="00603D41">
              <w:rPr>
                <w:bCs/>
                <w:color w:val="000000" w:themeColor="text1"/>
              </w:rPr>
              <w:t>at least 2 of the following risk factors:</w:t>
            </w:r>
          </w:p>
          <w:p w14:paraId="4267CC3A" w14:textId="77777777" w:rsidR="00603D41" w:rsidRDefault="00603D41" w:rsidP="00C962A9">
            <w:pPr>
              <w:pStyle w:val="ListParagraph"/>
              <w:numPr>
                <w:ilvl w:val="1"/>
                <w:numId w:val="1"/>
              </w:numPr>
              <w:spacing w:line="240" w:lineRule="auto"/>
              <w:rPr>
                <w:bCs/>
                <w:color w:val="000000" w:themeColor="text1"/>
              </w:rPr>
            </w:pPr>
            <w:r w:rsidRPr="00603D41">
              <w:rPr>
                <w:bCs/>
                <w:color w:val="000000" w:themeColor="text1"/>
              </w:rPr>
              <w:t>an age of 65 years or more;</w:t>
            </w:r>
          </w:p>
          <w:p w14:paraId="1A8B219B" w14:textId="77777777" w:rsidR="00603D41" w:rsidRPr="00603D41" w:rsidRDefault="00603D41" w:rsidP="00C962A9">
            <w:pPr>
              <w:pStyle w:val="ListParagraph"/>
              <w:numPr>
                <w:ilvl w:val="1"/>
                <w:numId w:val="1"/>
              </w:numPr>
              <w:spacing w:line="240" w:lineRule="auto"/>
              <w:rPr>
                <w:bCs/>
                <w:color w:val="000000" w:themeColor="text1"/>
              </w:rPr>
            </w:pPr>
            <w:r w:rsidRPr="00603D41">
              <w:rPr>
                <w:bCs/>
                <w:color w:val="000000" w:themeColor="text1"/>
                <w:lang w:val="de-CH"/>
              </w:rPr>
              <w:t>hypertension;</w:t>
            </w:r>
          </w:p>
          <w:p w14:paraId="10BF57B6" w14:textId="77777777" w:rsidR="00603D41" w:rsidRPr="00603D41" w:rsidRDefault="00603D41" w:rsidP="00C962A9">
            <w:pPr>
              <w:pStyle w:val="ListParagraph"/>
              <w:numPr>
                <w:ilvl w:val="1"/>
                <w:numId w:val="1"/>
              </w:numPr>
              <w:spacing w:line="240" w:lineRule="auto"/>
              <w:rPr>
                <w:bCs/>
                <w:color w:val="000000" w:themeColor="text1"/>
              </w:rPr>
            </w:pPr>
            <w:r w:rsidRPr="00603D41">
              <w:rPr>
                <w:bCs/>
                <w:color w:val="000000" w:themeColor="text1"/>
                <w:lang w:val="de-CH"/>
              </w:rPr>
              <w:t>diabetes mellitus;</w:t>
            </w:r>
          </w:p>
          <w:p w14:paraId="4E6AB8ED" w14:textId="77777777" w:rsidR="00603D41" w:rsidRDefault="00603D41" w:rsidP="00C962A9">
            <w:pPr>
              <w:pStyle w:val="ListParagraph"/>
              <w:numPr>
                <w:ilvl w:val="1"/>
                <w:numId w:val="1"/>
              </w:numPr>
              <w:spacing w:line="240" w:lineRule="auto"/>
              <w:rPr>
                <w:bCs/>
                <w:color w:val="000000" w:themeColor="text1"/>
              </w:rPr>
            </w:pPr>
            <w:r w:rsidRPr="00603D41">
              <w:rPr>
                <w:bCs/>
                <w:color w:val="000000" w:themeColor="text1"/>
              </w:rPr>
              <w:t>heart failure or left ventricular ejection fraction of 35% or less (or both);</w:t>
            </w:r>
          </w:p>
          <w:p w14:paraId="2471EC2F" w14:textId="5718D525" w:rsidR="00603D41" w:rsidRDefault="00603D41" w:rsidP="00C962A9">
            <w:pPr>
              <w:pStyle w:val="ListParagraph"/>
              <w:numPr>
                <w:ilvl w:val="1"/>
                <w:numId w:val="1"/>
              </w:numPr>
              <w:spacing w:line="240" w:lineRule="auto"/>
              <w:rPr>
                <w:bCs/>
                <w:color w:val="000000" w:themeColor="text1"/>
              </w:rPr>
            </w:pPr>
            <w:r w:rsidRPr="00603D41">
              <w:rPr>
                <w:bCs/>
                <w:color w:val="000000" w:themeColor="text1"/>
              </w:rPr>
              <w:t>vascular disease (prior myocardial infarction, peripheral artery disease or aortic plaque)</w:t>
            </w:r>
          </w:p>
          <w:p w14:paraId="7AA6C13F" w14:textId="13D62986" w:rsidR="000D65B1" w:rsidRPr="004F25EF" w:rsidRDefault="000D65B1" w:rsidP="00C962A9">
            <w:pPr>
              <w:spacing w:after="0" w:line="240" w:lineRule="auto"/>
            </w:pPr>
            <w:r w:rsidRPr="004F25EF">
              <w:rPr>
                <w:bCs/>
                <w:color w:val="000000" w:themeColor="text1"/>
              </w:rPr>
              <w:t>An</w:t>
            </w:r>
            <w:r w:rsidR="00F44E62" w:rsidRPr="004F25EF">
              <w:rPr>
                <w:bCs/>
                <w:color w:val="000000" w:themeColor="text1"/>
              </w:rPr>
              <w:t xml:space="preserve"> </w:t>
            </w:r>
            <w:r w:rsidR="00F44E62" w:rsidRPr="004F25EF">
              <w:rPr>
                <w:b/>
                <w:bCs/>
                <w:color w:val="000000" w:themeColor="text1"/>
              </w:rPr>
              <w:t>absolute</w:t>
            </w:r>
            <w:r w:rsidR="00F44E62" w:rsidRPr="004F25EF">
              <w:rPr>
                <w:bCs/>
                <w:color w:val="000000" w:themeColor="text1"/>
              </w:rPr>
              <w:t xml:space="preserve"> contraindication to lifelong anticoagulation</w:t>
            </w:r>
            <w:r w:rsidRPr="004F25EF">
              <w:rPr>
                <w:bCs/>
                <w:color w:val="000000" w:themeColor="text1"/>
              </w:rPr>
              <w:t xml:space="preserve"> is defined as</w:t>
            </w:r>
            <w:r>
              <w:rPr>
                <w:bCs/>
                <w:color w:val="000000" w:themeColor="text1"/>
              </w:rPr>
              <w:t xml:space="preserve"> (expanding existing definition of ‘absolute’ contraindication defined in MBS item 3827 to include iv. and v. below)</w:t>
            </w:r>
            <w:r w:rsidRPr="004F25EF">
              <w:rPr>
                <w:bCs/>
                <w:color w:val="000000" w:themeColor="text1"/>
              </w:rPr>
              <w:t>:</w:t>
            </w:r>
          </w:p>
          <w:p w14:paraId="776FB0EE" w14:textId="6A5331C3" w:rsidR="001D27A3" w:rsidRPr="004105E4" w:rsidRDefault="00F44E62" w:rsidP="00C962A9">
            <w:pPr>
              <w:pStyle w:val="ListParagraph"/>
              <w:numPr>
                <w:ilvl w:val="0"/>
                <w:numId w:val="28"/>
              </w:numPr>
              <w:spacing w:line="240" w:lineRule="auto"/>
            </w:pPr>
            <w:r>
              <w:rPr>
                <w:bCs/>
                <w:color w:val="000000" w:themeColor="text1"/>
              </w:rPr>
              <w:t xml:space="preserve"> </w:t>
            </w:r>
            <w:r w:rsidR="001D27A3" w:rsidRPr="004105E4">
              <w:t>a previous major bleeding complication experienced whilst undergoing treatment with oral anticoagulation therapy,   or</w:t>
            </w:r>
          </w:p>
          <w:p w14:paraId="12E38576" w14:textId="77777777" w:rsidR="001D27A3" w:rsidRPr="004105E4" w:rsidRDefault="001D27A3" w:rsidP="00C962A9">
            <w:pPr>
              <w:pStyle w:val="ListParagraph"/>
              <w:numPr>
                <w:ilvl w:val="0"/>
                <w:numId w:val="28"/>
              </w:numPr>
              <w:spacing w:line="240" w:lineRule="auto"/>
            </w:pPr>
            <w:r w:rsidRPr="004105E4">
              <w:t>a blood dyscrasia, or</w:t>
            </w:r>
          </w:p>
          <w:p w14:paraId="3D83C208" w14:textId="77777777" w:rsidR="001D27A3" w:rsidRPr="004105E4" w:rsidRDefault="001D27A3" w:rsidP="00C962A9">
            <w:pPr>
              <w:pStyle w:val="ListParagraph"/>
              <w:numPr>
                <w:ilvl w:val="0"/>
                <w:numId w:val="28"/>
              </w:numPr>
              <w:spacing w:line="240" w:lineRule="auto"/>
            </w:pPr>
            <w:r w:rsidRPr="004105E4">
              <w:t>a vascular abnormality predisposing to potentially life threatening haemorrhage  or</w:t>
            </w:r>
          </w:p>
          <w:p w14:paraId="02B76F4C" w14:textId="77777777" w:rsidR="001D27A3" w:rsidRPr="004105E4" w:rsidRDefault="001D27A3" w:rsidP="00C962A9">
            <w:pPr>
              <w:pStyle w:val="ListParagraph"/>
              <w:numPr>
                <w:ilvl w:val="0"/>
                <w:numId w:val="28"/>
              </w:numPr>
              <w:spacing w:line="240" w:lineRule="auto"/>
            </w:pPr>
            <w:r>
              <w:t>u</w:t>
            </w:r>
            <w:r w:rsidRPr="004105E4">
              <w:t>nacceptably high bleeding risk due to:</w:t>
            </w:r>
          </w:p>
          <w:p w14:paraId="52356789" w14:textId="77777777" w:rsidR="001D27A3" w:rsidRPr="004105E4" w:rsidRDefault="001D27A3" w:rsidP="00C962A9">
            <w:pPr>
              <w:pStyle w:val="ListParagraph"/>
              <w:numPr>
                <w:ilvl w:val="1"/>
                <w:numId w:val="29"/>
              </w:numPr>
              <w:spacing w:line="240" w:lineRule="auto"/>
            </w:pPr>
            <w:r w:rsidRPr="004105E4">
              <w:t>decompensated liver disease</w:t>
            </w:r>
          </w:p>
          <w:p w14:paraId="65D1E410" w14:textId="77777777" w:rsidR="001D27A3" w:rsidRPr="004105E4" w:rsidRDefault="001D27A3" w:rsidP="00C962A9">
            <w:pPr>
              <w:pStyle w:val="ListParagraph"/>
              <w:numPr>
                <w:ilvl w:val="1"/>
                <w:numId w:val="29"/>
              </w:numPr>
              <w:spacing w:line="240" w:lineRule="auto"/>
            </w:pPr>
            <w:r w:rsidRPr="004105E4">
              <w:t>advanced renal failure</w:t>
            </w:r>
          </w:p>
          <w:p w14:paraId="40271CDE" w14:textId="77777777" w:rsidR="001D27A3" w:rsidRPr="004105E4" w:rsidRDefault="001D27A3" w:rsidP="00C962A9">
            <w:pPr>
              <w:pStyle w:val="ListParagraph"/>
              <w:numPr>
                <w:ilvl w:val="1"/>
                <w:numId w:val="29"/>
              </w:numPr>
              <w:spacing w:line="240" w:lineRule="auto"/>
            </w:pPr>
            <w:r w:rsidRPr="004105E4">
              <w:t>intracranial conditions with high bleeding risk (amyloid, cerebral microbleeds)</w:t>
            </w:r>
          </w:p>
          <w:p w14:paraId="378B4F6F" w14:textId="0205C3A9" w:rsidR="001D27A3" w:rsidRPr="00220CA6" w:rsidRDefault="000D65B1" w:rsidP="00C962A9">
            <w:pPr>
              <w:pStyle w:val="ListParagraph"/>
              <w:numPr>
                <w:ilvl w:val="0"/>
                <w:numId w:val="28"/>
              </w:numPr>
              <w:spacing w:line="240" w:lineRule="auto"/>
            </w:pPr>
            <w:r>
              <w:t>e</w:t>
            </w:r>
            <w:r w:rsidRPr="004105E4">
              <w:t>nd stage</w:t>
            </w:r>
            <w:r w:rsidR="001D27A3" w:rsidRPr="004105E4">
              <w:t xml:space="preserve"> renal disease</w:t>
            </w:r>
            <w:r w:rsidR="001D27A3">
              <w:t>.</w:t>
            </w:r>
          </w:p>
          <w:p w14:paraId="3DA7F8B2" w14:textId="52AB86B1" w:rsidR="001D27A3" w:rsidRPr="001D27A3" w:rsidRDefault="001D27A3" w:rsidP="00C962A9">
            <w:pPr>
              <w:spacing w:after="0" w:line="240" w:lineRule="auto"/>
              <w:rPr>
                <w:bCs/>
                <w:color w:val="000000" w:themeColor="text1"/>
                <w:u w:val="single"/>
              </w:rPr>
            </w:pPr>
            <w:r w:rsidRPr="001D27A3">
              <w:rPr>
                <w:bCs/>
                <w:color w:val="000000" w:themeColor="text1"/>
                <w:u w:val="single"/>
              </w:rPr>
              <w:t>Population 2:</w:t>
            </w:r>
            <w:r w:rsidR="00F01DBD">
              <w:rPr>
                <w:bCs/>
                <w:color w:val="000000" w:themeColor="text1"/>
                <w:u w:val="single"/>
              </w:rPr>
              <w:t xml:space="preserve"> </w:t>
            </w:r>
          </w:p>
          <w:p w14:paraId="5A3756D8" w14:textId="482CBE05" w:rsidR="001D27A3" w:rsidRPr="004105E4" w:rsidRDefault="001D27A3" w:rsidP="00C962A9">
            <w:pPr>
              <w:spacing w:line="240" w:lineRule="auto"/>
            </w:pPr>
            <w:r w:rsidRPr="004105E4">
              <w:t xml:space="preserve">Patients with NVAF assessed by a non-interventional and interventional physician as having </w:t>
            </w:r>
            <w:r w:rsidRPr="00220CA6">
              <w:rPr>
                <w:b/>
              </w:rPr>
              <w:t>relative</w:t>
            </w:r>
            <w:r>
              <w:t xml:space="preserve"> </w:t>
            </w:r>
            <w:r w:rsidRPr="004105E4">
              <w:t>contraindication to life</w:t>
            </w:r>
            <w:r w:rsidRPr="004105E4">
              <w:rPr>
                <w:rFonts w:ascii="Cambria Math" w:hAnsi="Cambria Math" w:cs="Cambria Math"/>
              </w:rPr>
              <w:t>‑</w:t>
            </w:r>
            <w:r w:rsidRPr="004105E4">
              <w:t xml:space="preserve">long </w:t>
            </w:r>
            <w:r>
              <w:t>OAT</w:t>
            </w:r>
            <w:r w:rsidRPr="004105E4">
              <w:t>, and being at increased risk of thromboembolism demonstrated by:</w:t>
            </w:r>
          </w:p>
          <w:p w14:paraId="180B8BBD" w14:textId="77777777" w:rsidR="001D27A3" w:rsidRPr="004105E4" w:rsidRDefault="001D27A3" w:rsidP="00C962A9">
            <w:pPr>
              <w:pStyle w:val="ListParagraph"/>
              <w:numPr>
                <w:ilvl w:val="0"/>
                <w:numId w:val="30"/>
              </w:numPr>
              <w:spacing w:line="240" w:lineRule="auto"/>
            </w:pPr>
            <w:r w:rsidRPr="004105E4">
              <w:t>a prior stroke (whether of an ischaemic or unknown type), transient ischaemic attack or non</w:t>
            </w:r>
            <w:r w:rsidRPr="004105E4">
              <w:rPr>
                <w:rFonts w:ascii="Cambria Math" w:hAnsi="Cambria Math" w:cs="Cambria Math"/>
              </w:rPr>
              <w:t>‑</w:t>
            </w:r>
            <w:r w:rsidRPr="004105E4">
              <w:t>central nervous system systemic embolism; or</w:t>
            </w:r>
          </w:p>
          <w:p w14:paraId="0DFCA163" w14:textId="77777777" w:rsidR="001D27A3" w:rsidRPr="004105E4" w:rsidRDefault="001D27A3" w:rsidP="00C962A9">
            <w:pPr>
              <w:pStyle w:val="ListParagraph"/>
              <w:numPr>
                <w:ilvl w:val="0"/>
                <w:numId w:val="30"/>
              </w:numPr>
              <w:spacing w:line="240" w:lineRule="auto"/>
            </w:pPr>
            <w:r w:rsidRPr="004105E4">
              <w:t>at least 2 of the following risk factors:</w:t>
            </w:r>
          </w:p>
          <w:p w14:paraId="2FC810A2" w14:textId="77777777" w:rsidR="001D27A3" w:rsidRPr="004105E4" w:rsidRDefault="001D27A3" w:rsidP="00C962A9">
            <w:pPr>
              <w:pStyle w:val="ListParagraph"/>
              <w:numPr>
                <w:ilvl w:val="0"/>
                <w:numId w:val="31"/>
              </w:numPr>
              <w:spacing w:line="240" w:lineRule="auto"/>
              <w:ind w:hanging="197"/>
            </w:pPr>
            <w:r w:rsidRPr="004105E4">
              <w:t>an age of 65 years or more;</w:t>
            </w:r>
          </w:p>
          <w:p w14:paraId="2932DD23" w14:textId="77777777" w:rsidR="001D27A3" w:rsidRPr="004105E4" w:rsidRDefault="001D27A3" w:rsidP="00C962A9">
            <w:pPr>
              <w:pStyle w:val="ListParagraph"/>
              <w:numPr>
                <w:ilvl w:val="0"/>
                <w:numId w:val="31"/>
              </w:numPr>
              <w:spacing w:line="240" w:lineRule="auto"/>
              <w:ind w:hanging="197"/>
            </w:pPr>
            <w:r w:rsidRPr="004105E4">
              <w:t>hypertension;</w:t>
            </w:r>
          </w:p>
          <w:p w14:paraId="1F5A49BB" w14:textId="77777777" w:rsidR="001D27A3" w:rsidRPr="004105E4" w:rsidRDefault="001D27A3" w:rsidP="00C962A9">
            <w:pPr>
              <w:pStyle w:val="ListParagraph"/>
              <w:numPr>
                <w:ilvl w:val="0"/>
                <w:numId w:val="31"/>
              </w:numPr>
              <w:spacing w:line="240" w:lineRule="auto"/>
              <w:ind w:hanging="197"/>
            </w:pPr>
            <w:r w:rsidRPr="004105E4">
              <w:t>diabetes mellitus;</w:t>
            </w:r>
          </w:p>
          <w:p w14:paraId="65CB3F62" w14:textId="77777777" w:rsidR="001D27A3" w:rsidRPr="004105E4" w:rsidRDefault="001D27A3" w:rsidP="00C962A9">
            <w:pPr>
              <w:pStyle w:val="ListParagraph"/>
              <w:numPr>
                <w:ilvl w:val="0"/>
                <w:numId w:val="31"/>
              </w:numPr>
              <w:spacing w:line="240" w:lineRule="auto"/>
              <w:ind w:hanging="197"/>
            </w:pPr>
            <w:r w:rsidRPr="004105E4">
              <w:t>heart failure or left ventricular ejection fraction of 35% or less (or both);</w:t>
            </w:r>
          </w:p>
          <w:p w14:paraId="066672E6" w14:textId="7BF02E41" w:rsidR="001D27A3" w:rsidRPr="004105E4" w:rsidRDefault="001D27A3" w:rsidP="00C962A9">
            <w:pPr>
              <w:pStyle w:val="ListParagraph"/>
              <w:numPr>
                <w:ilvl w:val="0"/>
                <w:numId w:val="31"/>
              </w:numPr>
              <w:spacing w:line="240" w:lineRule="auto"/>
              <w:ind w:hanging="197"/>
            </w:pPr>
            <w:r w:rsidRPr="004105E4">
              <w:t>vascular disease (prior myocardial infarction, peripheral artery disease or aortic plaque)</w:t>
            </w:r>
            <w:r>
              <w:t>.</w:t>
            </w:r>
          </w:p>
          <w:p w14:paraId="23528E4A" w14:textId="77777777" w:rsidR="001D27A3" w:rsidRPr="004105E4" w:rsidRDefault="001D27A3" w:rsidP="00C962A9">
            <w:pPr>
              <w:spacing w:line="240" w:lineRule="auto"/>
            </w:pPr>
            <w:r w:rsidRPr="004105E4">
              <w:lastRenderedPageBreak/>
              <w:t xml:space="preserve">A </w:t>
            </w:r>
            <w:r w:rsidRPr="00220CA6">
              <w:rPr>
                <w:b/>
              </w:rPr>
              <w:t xml:space="preserve">relative </w:t>
            </w:r>
            <w:r w:rsidRPr="004105E4">
              <w:t>contraindication to lifelong anticoagulation is defined as:</w:t>
            </w:r>
          </w:p>
          <w:p w14:paraId="31297138" w14:textId="77777777" w:rsidR="001D27A3" w:rsidRPr="004105E4" w:rsidRDefault="001D27A3" w:rsidP="00C962A9">
            <w:pPr>
              <w:pStyle w:val="ListParagraph"/>
              <w:numPr>
                <w:ilvl w:val="0"/>
                <w:numId w:val="32"/>
              </w:numPr>
              <w:spacing w:line="240" w:lineRule="auto"/>
              <w:ind w:left="480" w:hanging="158"/>
            </w:pPr>
            <w:r>
              <w:t>a</w:t>
            </w:r>
            <w:r w:rsidRPr="004105E4">
              <w:t xml:space="preserve"> previous major bleeding complication</w:t>
            </w:r>
            <w:r>
              <w:t>,</w:t>
            </w:r>
            <w:r w:rsidRPr="004105E4">
              <w:t xml:space="preserve"> </w:t>
            </w:r>
            <w:r>
              <w:t>or</w:t>
            </w:r>
          </w:p>
          <w:p w14:paraId="1DE93DFF" w14:textId="77777777" w:rsidR="001D27A3" w:rsidRPr="004105E4" w:rsidRDefault="001D27A3" w:rsidP="00C962A9">
            <w:pPr>
              <w:pStyle w:val="ListParagraph"/>
              <w:numPr>
                <w:ilvl w:val="0"/>
                <w:numId w:val="32"/>
              </w:numPr>
              <w:spacing w:line="240" w:lineRule="auto"/>
              <w:ind w:left="480" w:hanging="158"/>
            </w:pPr>
            <w:r>
              <w:t>b</w:t>
            </w:r>
            <w:r w:rsidRPr="004105E4">
              <w:t>leeding diathesis</w:t>
            </w:r>
            <w:r>
              <w:t>,</w:t>
            </w:r>
            <w:r w:rsidRPr="004105E4">
              <w:t xml:space="preserve"> </w:t>
            </w:r>
            <w:r>
              <w:t>or</w:t>
            </w:r>
            <w:r w:rsidRPr="004105E4">
              <w:t xml:space="preserve"> </w:t>
            </w:r>
          </w:p>
          <w:p w14:paraId="17FC3283" w14:textId="77777777" w:rsidR="001D27A3" w:rsidRPr="004105E4" w:rsidRDefault="001D27A3" w:rsidP="00C962A9">
            <w:pPr>
              <w:pStyle w:val="ListParagraph"/>
              <w:numPr>
                <w:ilvl w:val="0"/>
                <w:numId w:val="32"/>
              </w:numPr>
              <w:spacing w:line="240" w:lineRule="auto"/>
              <w:ind w:left="480" w:hanging="158"/>
            </w:pPr>
            <w:r>
              <w:t>a</w:t>
            </w:r>
            <w:r w:rsidRPr="004105E4">
              <w:t>naemia</w:t>
            </w:r>
            <w:r>
              <w:t>,</w:t>
            </w:r>
            <w:r w:rsidRPr="004105E4">
              <w:t xml:space="preserve"> </w:t>
            </w:r>
            <w:r>
              <w:t>or</w:t>
            </w:r>
            <w:r w:rsidRPr="004105E4">
              <w:t xml:space="preserve"> </w:t>
            </w:r>
          </w:p>
          <w:p w14:paraId="412A7B05" w14:textId="77777777" w:rsidR="001D27A3" w:rsidRPr="004105E4" w:rsidRDefault="001D27A3" w:rsidP="00C962A9">
            <w:pPr>
              <w:pStyle w:val="ListParagraph"/>
              <w:numPr>
                <w:ilvl w:val="0"/>
                <w:numId w:val="32"/>
              </w:numPr>
              <w:spacing w:line="240" w:lineRule="auto"/>
              <w:ind w:left="480" w:hanging="158"/>
            </w:pPr>
            <w:r>
              <w:t>p</w:t>
            </w:r>
            <w:r w:rsidRPr="004105E4">
              <w:t>rior gastrointestinal bleed</w:t>
            </w:r>
            <w:r>
              <w:t>,</w:t>
            </w:r>
            <w:r w:rsidRPr="004105E4">
              <w:t xml:space="preserve"> </w:t>
            </w:r>
            <w:r>
              <w:t>or</w:t>
            </w:r>
            <w:r w:rsidRPr="004105E4">
              <w:t xml:space="preserve"> </w:t>
            </w:r>
          </w:p>
          <w:p w14:paraId="15BE47D6" w14:textId="77777777" w:rsidR="001D27A3" w:rsidRPr="004105E4" w:rsidRDefault="001D27A3" w:rsidP="00C962A9">
            <w:pPr>
              <w:pStyle w:val="ListParagraph"/>
              <w:numPr>
                <w:ilvl w:val="0"/>
                <w:numId w:val="32"/>
              </w:numPr>
              <w:spacing w:line="240" w:lineRule="auto"/>
              <w:ind w:left="480" w:hanging="158"/>
            </w:pPr>
            <w:r>
              <w:t>t</w:t>
            </w:r>
            <w:r w:rsidRPr="004105E4">
              <w:t>hrombocytopenia</w:t>
            </w:r>
            <w:r>
              <w:t>,</w:t>
            </w:r>
            <w:r w:rsidRPr="004105E4">
              <w:t xml:space="preserve"> </w:t>
            </w:r>
            <w:r>
              <w:t>or</w:t>
            </w:r>
            <w:r w:rsidRPr="004105E4">
              <w:t xml:space="preserve"> </w:t>
            </w:r>
          </w:p>
          <w:p w14:paraId="3FD68820" w14:textId="77777777" w:rsidR="001D27A3" w:rsidRPr="004105E4" w:rsidRDefault="001D27A3" w:rsidP="00C962A9">
            <w:pPr>
              <w:pStyle w:val="ListParagraph"/>
              <w:numPr>
                <w:ilvl w:val="0"/>
                <w:numId w:val="32"/>
              </w:numPr>
              <w:spacing w:line="240" w:lineRule="auto"/>
              <w:ind w:left="480" w:hanging="158"/>
            </w:pPr>
            <w:r>
              <w:t>h</w:t>
            </w:r>
            <w:r w:rsidRPr="004105E4">
              <w:t>aematological malignancy</w:t>
            </w:r>
            <w:r>
              <w:t>, or</w:t>
            </w:r>
            <w:r w:rsidRPr="004105E4">
              <w:t xml:space="preserve"> </w:t>
            </w:r>
          </w:p>
          <w:p w14:paraId="243113FC" w14:textId="77777777" w:rsidR="001D27A3" w:rsidRPr="004105E4" w:rsidRDefault="001D27A3" w:rsidP="00C962A9">
            <w:pPr>
              <w:pStyle w:val="ListParagraph"/>
              <w:numPr>
                <w:ilvl w:val="0"/>
                <w:numId w:val="32"/>
              </w:numPr>
              <w:spacing w:line="240" w:lineRule="auto"/>
              <w:ind w:left="480" w:hanging="158"/>
            </w:pPr>
            <w:r>
              <w:t>t</w:t>
            </w:r>
            <w:r w:rsidRPr="004105E4">
              <w:t>raumatic intracranial haemorrhage</w:t>
            </w:r>
            <w:r>
              <w:t>,</w:t>
            </w:r>
            <w:r w:rsidRPr="004105E4">
              <w:t xml:space="preserve"> </w:t>
            </w:r>
            <w:r>
              <w:t>or</w:t>
            </w:r>
          </w:p>
          <w:p w14:paraId="09D874A8" w14:textId="3CEF0D9E" w:rsidR="001D27A3" w:rsidRPr="004105E4" w:rsidRDefault="001D27A3" w:rsidP="00C962A9">
            <w:pPr>
              <w:pStyle w:val="ListParagraph"/>
              <w:numPr>
                <w:ilvl w:val="0"/>
                <w:numId w:val="32"/>
              </w:numPr>
              <w:spacing w:line="240" w:lineRule="auto"/>
              <w:ind w:left="480" w:hanging="158"/>
            </w:pPr>
            <w:r>
              <w:t>h</w:t>
            </w:r>
            <w:r w:rsidRPr="004105E4">
              <w:t>ypersensitivity to registered anticoagulant(s) – per the product i</w:t>
            </w:r>
            <w:r w:rsidR="008711CC">
              <w:t>nformation for each registered D</w:t>
            </w:r>
            <w:r w:rsidRPr="004105E4">
              <w:t>OAC</w:t>
            </w:r>
            <w:r>
              <w:t>, or</w:t>
            </w:r>
          </w:p>
          <w:p w14:paraId="4FFFF6CB" w14:textId="77777777" w:rsidR="001D27A3" w:rsidRPr="004105E4" w:rsidRDefault="001D27A3" w:rsidP="00C962A9">
            <w:pPr>
              <w:pStyle w:val="ListParagraph"/>
              <w:numPr>
                <w:ilvl w:val="0"/>
                <w:numId w:val="32"/>
              </w:numPr>
              <w:spacing w:line="240" w:lineRule="auto"/>
              <w:ind w:left="480" w:hanging="158"/>
            </w:pPr>
            <w:r>
              <w:t>h</w:t>
            </w:r>
            <w:r w:rsidRPr="004105E4">
              <w:t>igh falls risk</w:t>
            </w:r>
            <w:r>
              <w:t>,</w:t>
            </w:r>
            <w:r w:rsidRPr="004105E4">
              <w:t xml:space="preserve"> </w:t>
            </w:r>
            <w:r>
              <w:t>or</w:t>
            </w:r>
          </w:p>
          <w:p w14:paraId="349F8E49" w14:textId="17A0CA45" w:rsidR="000E2B9F" w:rsidRPr="00C962A9" w:rsidRDefault="001D27A3" w:rsidP="00C962A9">
            <w:pPr>
              <w:pStyle w:val="ListParagraph"/>
              <w:numPr>
                <w:ilvl w:val="0"/>
                <w:numId w:val="32"/>
              </w:numPr>
              <w:spacing w:line="240" w:lineRule="auto"/>
              <w:ind w:left="480" w:hanging="158"/>
            </w:pPr>
            <w:r>
              <w:t>c</w:t>
            </w:r>
            <w:r w:rsidRPr="004105E4">
              <w:t>ognitive impairment such as dementia</w:t>
            </w:r>
            <w:r>
              <w:t>.</w:t>
            </w:r>
          </w:p>
        </w:tc>
      </w:tr>
      <w:tr w:rsidR="00A84A56" w:rsidRPr="00084393" w14:paraId="19C77063" w14:textId="77777777" w:rsidTr="00A84A56">
        <w:tc>
          <w:tcPr>
            <w:tcW w:w="1005" w:type="pct"/>
            <w:tcBorders>
              <w:right w:val="single" w:sz="4" w:space="0" w:color="auto"/>
            </w:tcBorders>
          </w:tcPr>
          <w:p w14:paraId="075957CF" w14:textId="77777777" w:rsidR="00A84A56" w:rsidRPr="00084393" w:rsidRDefault="00A84A56" w:rsidP="00F12E59">
            <w:pPr>
              <w:spacing w:before="20" w:after="20" w:line="240" w:lineRule="auto"/>
              <w:rPr>
                <w:rFonts w:cs="Arial"/>
              </w:rPr>
            </w:pPr>
            <w:r w:rsidRPr="00084393">
              <w:rPr>
                <w:rFonts w:cs="Arial"/>
              </w:rPr>
              <w:lastRenderedPageBreak/>
              <w:t>Intervention</w:t>
            </w:r>
          </w:p>
        </w:tc>
        <w:tc>
          <w:tcPr>
            <w:tcW w:w="3995" w:type="pct"/>
            <w:tcBorders>
              <w:top w:val="single" w:sz="4" w:space="0" w:color="auto"/>
              <w:left w:val="single" w:sz="4" w:space="0" w:color="auto"/>
              <w:bottom w:val="single" w:sz="4" w:space="0" w:color="auto"/>
              <w:right w:val="single" w:sz="4" w:space="0" w:color="auto"/>
            </w:tcBorders>
          </w:tcPr>
          <w:p w14:paraId="098A4D62" w14:textId="77777777" w:rsidR="00A84A56" w:rsidRPr="00252437" w:rsidRDefault="00252437" w:rsidP="00C962A9">
            <w:pPr>
              <w:spacing w:line="240" w:lineRule="auto"/>
            </w:pPr>
            <w:r w:rsidRPr="00252437">
              <w:t xml:space="preserve">Percutaneous insertion of a left atrial appendage closure (LAAC) device to occlude the left atrial appendage (LAA) </w:t>
            </w:r>
          </w:p>
        </w:tc>
      </w:tr>
      <w:tr w:rsidR="00A84A56" w:rsidRPr="00084393" w14:paraId="52E68406" w14:textId="77777777" w:rsidTr="00A84A56">
        <w:tc>
          <w:tcPr>
            <w:tcW w:w="1005" w:type="pct"/>
            <w:tcBorders>
              <w:right w:val="single" w:sz="4" w:space="0" w:color="auto"/>
            </w:tcBorders>
          </w:tcPr>
          <w:p w14:paraId="132F39E5" w14:textId="77777777"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11D3638F" w14:textId="759F0CF5" w:rsidR="000E2B9F" w:rsidRDefault="000E2B9F" w:rsidP="00C962A9">
            <w:pPr>
              <w:spacing w:line="240" w:lineRule="auto"/>
            </w:pPr>
            <w:r>
              <w:t>Population 1:  Placebo or standard of care</w:t>
            </w:r>
          </w:p>
          <w:p w14:paraId="15CCB4F3" w14:textId="4D5CBBD1" w:rsidR="00252437" w:rsidRDefault="000E2B9F" w:rsidP="00C962A9">
            <w:pPr>
              <w:spacing w:line="240" w:lineRule="auto"/>
            </w:pPr>
            <w:r>
              <w:t xml:space="preserve">Population 2: </w:t>
            </w:r>
            <w:r w:rsidR="00033C05">
              <w:t xml:space="preserve">Preferred: </w:t>
            </w:r>
            <w:r w:rsidR="00FD7433">
              <w:t xml:space="preserve">Direct oral anticoagulants </w:t>
            </w:r>
            <w:r w:rsidR="00252437" w:rsidRPr="00D66ED0">
              <w:t>(</w:t>
            </w:r>
            <w:r w:rsidR="00FD7433">
              <w:t>D</w:t>
            </w:r>
            <w:r w:rsidR="00252437" w:rsidRPr="00D66ED0">
              <w:t>OAC)</w:t>
            </w:r>
            <w:r w:rsidR="007E7CE4">
              <w:t xml:space="preserve"> </w:t>
            </w:r>
            <w:r w:rsidR="006C5B52">
              <w:t>on the Australian Register of Therapeutic Goods</w:t>
            </w:r>
            <w:r w:rsidR="00033C05">
              <w:t>, noting evidence comparing agents not registered in Australia is not directly relevant</w:t>
            </w:r>
          </w:p>
          <w:p w14:paraId="69468EF0" w14:textId="77777777" w:rsidR="00A84A56" w:rsidRPr="00DD456A" w:rsidRDefault="00252437" w:rsidP="00C962A9">
            <w:pPr>
              <w:spacing w:line="240" w:lineRule="auto"/>
              <w:rPr>
                <w:color w:val="FF0000"/>
                <w:u w:val="dotted"/>
              </w:rPr>
            </w:pPr>
            <w:r>
              <w:t>Alternative: warfarin</w:t>
            </w:r>
          </w:p>
        </w:tc>
      </w:tr>
      <w:tr w:rsidR="00A84A56" w:rsidRPr="00084393" w14:paraId="4DBE52AD" w14:textId="77777777" w:rsidTr="00A84A56">
        <w:tc>
          <w:tcPr>
            <w:tcW w:w="1005" w:type="pct"/>
            <w:tcBorders>
              <w:right w:val="single" w:sz="4" w:space="0" w:color="auto"/>
            </w:tcBorders>
          </w:tcPr>
          <w:p w14:paraId="7063B72A" w14:textId="77777777"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7066C654" w14:textId="016FC5A0" w:rsidR="00771351" w:rsidRDefault="00771351" w:rsidP="00C962A9">
            <w:pPr>
              <w:spacing w:after="60" w:line="240" w:lineRule="auto"/>
              <w:rPr>
                <w:b/>
                <w:color w:val="000000" w:themeColor="text1"/>
              </w:rPr>
            </w:pPr>
            <w:r>
              <w:rPr>
                <w:b/>
                <w:color w:val="000000" w:themeColor="text1"/>
              </w:rPr>
              <w:t>Efficacy/effectiveness</w:t>
            </w:r>
          </w:p>
          <w:p w14:paraId="5B2DE10B" w14:textId="77777777" w:rsidR="00771351" w:rsidRPr="002F4588" w:rsidRDefault="00771351" w:rsidP="00C962A9">
            <w:pPr>
              <w:spacing w:after="0" w:line="240" w:lineRule="auto"/>
              <w:rPr>
                <w:color w:val="000000" w:themeColor="text1"/>
                <w:u w:val="single"/>
              </w:rPr>
            </w:pPr>
            <w:r w:rsidRPr="002F4588">
              <w:rPr>
                <w:color w:val="000000" w:themeColor="text1"/>
                <w:u w:val="single"/>
              </w:rPr>
              <w:t>Primary effectiveness</w:t>
            </w:r>
          </w:p>
          <w:p w14:paraId="0A1F40A9" w14:textId="165C7512" w:rsidR="00771351" w:rsidRDefault="00771351" w:rsidP="00C962A9">
            <w:pPr>
              <w:pStyle w:val="ListParagraph"/>
              <w:numPr>
                <w:ilvl w:val="0"/>
                <w:numId w:val="5"/>
              </w:numPr>
              <w:spacing w:after="0" w:line="240" w:lineRule="auto"/>
              <w:rPr>
                <w:color w:val="000000" w:themeColor="text1"/>
              </w:rPr>
            </w:pPr>
            <w:r w:rsidRPr="00771351">
              <w:rPr>
                <w:color w:val="000000" w:themeColor="text1"/>
              </w:rPr>
              <w:t xml:space="preserve">Stroke </w:t>
            </w:r>
            <w:r w:rsidR="00796654">
              <w:rPr>
                <w:color w:val="000000" w:themeColor="text1"/>
              </w:rPr>
              <w:t xml:space="preserve">incidence </w:t>
            </w:r>
            <w:r w:rsidRPr="00771351">
              <w:rPr>
                <w:color w:val="000000" w:themeColor="text1"/>
              </w:rPr>
              <w:t xml:space="preserve">rate (ischaemic </w:t>
            </w:r>
            <w:r w:rsidR="00796654">
              <w:rPr>
                <w:color w:val="000000" w:themeColor="text1"/>
              </w:rPr>
              <w:t xml:space="preserve">(embolic) </w:t>
            </w:r>
            <w:r w:rsidRPr="00771351">
              <w:rPr>
                <w:color w:val="000000" w:themeColor="text1"/>
              </w:rPr>
              <w:t>stroke and haemorrhagic stroke)</w:t>
            </w:r>
          </w:p>
          <w:p w14:paraId="7BF0EAEA" w14:textId="48FB91C3" w:rsidR="00796654" w:rsidRPr="00033C05" w:rsidRDefault="00796654" w:rsidP="00C962A9">
            <w:pPr>
              <w:pStyle w:val="ListParagraph"/>
              <w:numPr>
                <w:ilvl w:val="0"/>
                <w:numId w:val="5"/>
              </w:numPr>
              <w:spacing w:after="0" w:line="240" w:lineRule="auto"/>
              <w:rPr>
                <w:i/>
                <w:color w:val="000000" w:themeColor="text1"/>
              </w:rPr>
            </w:pPr>
            <w:r w:rsidRPr="00033C05">
              <w:rPr>
                <w:color w:val="000000" w:themeColor="text1"/>
              </w:rPr>
              <w:t>Visceral/limb emboli</w:t>
            </w:r>
            <w:r w:rsidR="00033C05" w:rsidRPr="00033C05">
              <w:t xml:space="preserve"> </w:t>
            </w:r>
            <w:r w:rsidR="00033C05">
              <w:t>, noting n</w:t>
            </w:r>
            <w:r w:rsidR="00033C05" w:rsidRPr="00033C05">
              <w:rPr>
                <w:color w:val="000000" w:themeColor="text1"/>
              </w:rPr>
              <w:t>ot all emboli will</w:t>
            </w:r>
            <w:r w:rsidR="00C962A9">
              <w:rPr>
                <w:color w:val="000000" w:themeColor="text1"/>
              </w:rPr>
              <w:t xml:space="preserve"> end up in cerebral circulation</w:t>
            </w:r>
          </w:p>
          <w:p w14:paraId="6C0048D1" w14:textId="77777777" w:rsidR="00771351" w:rsidRPr="00771351" w:rsidRDefault="00771351" w:rsidP="00C962A9">
            <w:pPr>
              <w:pStyle w:val="ListParagraph"/>
              <w:numPr>
                <w:ilvl w:val="0"/>
                <w:numId w:val="5"/>
              </w:numPr>
              <w:spacing w:after="0" w:line="240" w:lineRule="auto"/>
              <w:rPr>
                <w:color w:val="000000" w:themeColor="text1"/>
              </w:rPr>
            </w:pPr>
            <w:r w:rsidRPr="00771351">
              <w:rPr>
                <w:color w:val="000000" w:themeColor="text1"/>
              </w:rPr>
              <w:t xml:space="preserve">All-cause mortality </w:t>
            </w:r>
          </w:p>
          <w:p w14:paraId="61F66752" w14:textId="77777777" w:rsidR="00771351" w:rsidRPr="00771351" w:rsidRDefault="00771351" w:rsidP="00C962A9">
            <w:pPr>
              <w:pStyle w:val="ListParagraph"/>
              <w:numPr>
                <w:ilvl w:val="0"/>
                <w:numId w:val="5"/>
              </w:numPr>
              <w:spacing w:after="0" w:line="240" w:lineRule="auto"/>
              <w:rPr>
                <w:color w:val="000000" w:themeColor="text1"/>
              </w:rPr>
            </w:pPr>
            <w:r w:rsidRPr="00771351">
              <w:rPr>
                <w:color w:val="000000" w:themeColor="text1"/>
              </w:rPr>
              <w:t>Cardiovascular mortality</w:t>
            </w:r>
          </w:p>
          <w:p w14:paraId="44E6961F" w14:textId="77777777" w:rsidR="00771351" w:rsidRPr="00771351" w:rsidRDefault="00771351" w:rsidP="00C962A9">
            <w:pPr>
              <w:pStyle w:val="ListParagraph"/>
              <w:numPr>
                <w:ilvl w:val="0"/>
                <w:numId w:val="5"/>
              </w:numPr>
              <w:spacing w:after="60" w:line="240" w:lineRule="auto"/>
              <w:rPr>
                <w:color w:val="000000" w:themeColor="text1"/>
              </w:rPr>
            </w:pPr>
            <w:r w:rsidRPr="00771351">
              <w:rPr>
                <w:color w:val="000000" w:themeColor="text1"/>
              </w:rPr>
              <w:t>Health-related quality of life (HRQoL)</w:t>
            </w:r>
          </w:p>
          <w:p w14:paraId="5D19FB3A" w14:textId="77777777" w:rsidR="00771351" w:rsidRPr="002F4588" w:rsidRDefault="00771351" w:rsidP="00C962A9">
            <w:pPr>
              <w:keepNext/>
              <w:spacing w:after="0" w:line="240" w:lineRule="auto"/>
              <w:rPr>
                <w:color w:val="000000" w:themeColor="text1"/>
                <w:u w:val="single"/>
              </w:rPr>
            </w:pPr>
            <w:r w:rsidRPr="002F4588">
              <w:rPr>
                <w:color w:val="000000" w:themeColor="text1"/>
                <w:u w:val="single"/>
              </w:rPr>
              <w:t>Secondary effectiveness</w:t>
            </w:r>
          </w:p>
          <w:p w14:paraId="37FD32EA" w14:textId="48C7C35A" w:rsidR="00771351" w:rsidRPr="00771351" w:rsidRDefault="00771351" w:rsidP="00C962A9">
            <w:pPr>
              <w:pStyle w:val="ListParagraph"/>
              <w:keepNext/>
              <w:numPr>
                <w:ilvl w:val="0"/>
                <w:numId w:val="6"/>
              </w:numPr>
              <w:spacing w:line="240" w:lineRule="auto"/>
              <w:rPr>
                <w:b/>
                <w:color w:val="000000" w:themeColor="text1"/>
              </w:rPr>
            </w:pPr>
            <w:r w:rsidRPr="00771351">
              <w:rPr>
                <w:color w:val="000000" w:themeColor="text1"/>
              </w:rPr>
              <w:t>Procedure success i.e. successful transcatheter occlusion of LAA</w:t>
            </w:r>
          </w:p>
          <w:p w14:paraId="3C76B00F" w14:textId="1B73C528" w:rsidR="002F4588" w:rsidRPr="002F4588" w:rsidRDefault="002F4588" w:rsidP="00C962A9">
            <w:pPr>
              <w:spacing w:after="0" w:line="240" w:lineRule="auto"/>
              <w:rPr>
                <w:b/>
                <w:color w:val="000000" w:themeColor="text1"/>
              </w:rPr>
            </w:pPr>
            <w:r w:rsidRPr="002F4588">
              <w:rPr>
                <w:b/>
                <w:color w:val="000000" w:themeColor="text1"/>
              </w:rPr>
              <w:t xml:space="preserve">Safety </w:t>
            </w:r>
          </w:p>
          <w:p w14:paraId="304CF535" w14:textId="77777777" w:rsidR="002F4588" w:rsidRPr="00771351" w:rsidRDefault="002F4588" w:rsidP="00C962A9">
            <w:pPr>
              <w:pStyle w:val="ListParagraph"/>
              <w:numPr>
                <w:ilvl w:val="0"/>
                <w:numId w:val="6"/>
              </w:numPr>
              <w:spacing w:after="0" w:line="240" w:lineRule="auto"/>
              <w:rPr>
                <w:color w:val="000000" w:themeColor="text1"/>
              </w:rPr>
            </w:pPr>
            <w:r w:rsidRPr="00771351">
              <w:rPr>
                <w:color w:val="000000" w:themeColor="text1"/>
              </w:rPr>
              <w:t>Major bleeding events (procedural and post-procedural)</w:t>
            </w:r>
          </w:p>
          <w:p w14:paraId="1367D038" w14:textId="77777777" w:rsidR="002F4588" w:rsidRPr="00771351" w:rsidRDefault="002F4588" w:rsidP="00C962A9">
            <w:pPr>
              <w:pStyle w:val="ListParagraph"/>
              <w:numPr>
                <w:ilvl w:val="0"/>
                <w:numId w:val="6"/>
              </w:numPr>
              <w:spacing w:after="0" w:line="240" w:lineRule="auto"/>
              <w:rPr>
                <w:color w:val="000000" w:themeColor="text1"/>
              </w:rPr>
            </w:pPr>
            <w:r w:rsidRPr="00771351">
              <w:rPr>
                <w:color w:val="000000" w:themeColor="text1"/>
              </w:rPr>
              <w:t>Procedural adverse events with LAAC</w:t>
            </w:r>
          </w:p>
          <w:p w14:paraId="10AB9F48" w14:textId="77777777" w:rsidR="002F4588" w:rsidRPr="00771351" w:rsidRDefault="002F4588" w:rsidP="00C962A9">
            <w:pPr>
              <w:pStyle w:val="ListParagraph"/>
              <w:numPr>
                <w:ilvl w:val="0"/>
                <w:numId w:val="6"/>
              </w:numPr>
              <w:spacing w:line="240" w:lineRule="auto"/>
              <w:rPr>
                <w:color w:val="000000" w:themeColor="text1"/>
              </w:rPr>
            </w:pPr>
            <w:r w:rsidRPr="00771351">
              <w:rPr>
                <w:color w:val="000000" w:themeColor="text1"/>
              </w:rPr>
              <w:t xml:space="preserve">Post procedural adverse events with LAAC vs comparators </w:t>
            </w:r>
          </w:p>
          <w:p w14:paraId="11E788D5" w14:textId="77777777" w:rsidR="00771351" w:rsidRPr="00771351" w:rsidRDefault="00771351" w:rsidP="00C962A9">
            <w:pPr>
              <w:spacing w:after="0" w:line="240" w:lineRule="auto"/>
              <w:rPr>
                <w:b/>
                <w:color w:val="000000" w:themeColor="text1"/>
              </w:rPr>
            </w:pPr>
            <w:r w:rsidRPr="00771351">
              <w:rPr>
                <w:b/>
                <w:color w:val="000000" w:themeColor="text1"/>
              </w:rPr>
              <w:t>Healthcare resources</w:t>
            </w:r>
          </w:p>
          <w:p w14:paraId="7A79183C" w14:textId="77777777" w:rsidR="00771351" w:rsidRPr="00771351" w:rsidRDefault="00771351" w:rsidP="00C962A9">
            <w:pPr>
              <w:numPr>
                <w:ilvl w:val="0"/>
                <w:numId w:val="3"/>
              </w:numPr>
              <w:spacing w:line="240" w:lineRule="auto"/>
              <w:rPr>
                <w:b/>
                <w:color w:val="000000" w:themeColor="text1"/>
              </w:rPr>
            </w:pPr>
            <w:r w:rsidRPr="00771351">
              <w:rPr>
                <w:color w:val="000000" w:themeColor="text1"/>
              </w:rPr>
              <w:t>Cost to deliver intervention</w:t>
            </w:r>
          </w:p>
          <w:p w14:paraId="078F6474" w14:textId="77777777" w:rsidR="00771351" w:rsidRPr="00771351" w:rsidRDefault="00771351" w:rsidP="00C962A9">
            <w:pPr>
              <w:spacing w:after="0" w:line="240" w:lineRule="auto"/>
              <w:rPr>
                <w:b/>
                <w:color w:val="000000" w:themeColor="text1"/>
              </w:rPr>
            </w:pPr>
            <w:r w:rsidRPr="00771351">
              <w:rPr>
                <w:b/>
                <w:color w:val="000000" w:themeColor="text1"/>
              </w:rPr>
              <w:t>Total Australian Government Healthcare costs</w:t>
            </w:r>
          </w:p>
          <w:p w14:paraId="3E20B1E3" w14:textId="77777777" w:rsidR="00771351" w:rsidRDefault="00771351" w:rsidP="00C962A9">
            <w:pPr>
              <w:numPr>
                <w:ilvl w:val="0"/>
                <w:numId w:val="4"/>
              </w:numPr>
              <w:spacing w:after="0" w:line="240" w:lineRule="auto"/>
              <w:rPr>
                <w:color w:val="000000" w:themeColor="text1"/>
              </w:rPr>
            </w:pPr>
            <w:r w:rsidRPr="00771351">
              <w:rPr>
                <w:color w:val="000000" w:themeColor="text1"/>
              </w:rPr>
              <w:t>Total cost to the Medicare Benefits Schedule (MBS)</w:t>
            </w:r>
          </w:p>
          <w:p w14:paraId="2BFE16D2" w14:textId="63A14D55" w:rsidR="00A84A56" w:rsidRPr="00771351" w:rsidRDefault="00771351" w:rsidP="00C962A9">
            <w:pPr>
              <w:numPr>
                <w:ilvl w:val="0"/>
                <w:numId w:val="4"/>
              </w:numPr>
              <w:spacing w:after="0" w:line="240" w:lineRule="auto"/>
              <w:rPr>
                <w:color w:val="000000" w:themeColor="text1"/>
              </w:rPr>
            </w:pPr>
            <w:r w:rsidRPr="00771351">
              <w:rPr>
                <w:color w:val="000000" w:themeColor="text1"/>
              </w:rPr>
              <w:t>Total cost to other healthcare services</w:t>
            </w:r>
          </w:p>
        </w:tc>
      </w:tr>
    </w:tbl>
    <w:p w14:paraId="19768F44" w14:textId="77777777" w:rsidR="002A4909" w:rsidRDefault="002A4909" w:rsidP="002A4909">
      <w:pPr>
        <w:rPr>
          <w:color w:val="548DD4"/>
        </w:rPr>
      </w:pPr>
    </w:p>
    <w:p w14:paraId="7462E410" w14:textId="77777777" w:rsidR="00F12E59" w:rsidRDefault="00F12E59">
      <w:pPr>
        <w:rPr>
          <w:rFonts w:eastAsia="MS Gothic"/>
          <w:b/>
          <w:bCs/>
          <w:i/>
          <w:color w:val="548DD4"/>
          <w:szCs w:val="26"/>
          <w:u w:val="single"/>
        </w:rPr>
      </w:pPr>
      <w:r>
        <w:rPr>
          <w:rFonts w:eastAsia="MS Gothic"/>
          <w:b/>
          <w:bCs/>
          <w:i/>
          <w:color w:val="548DD4"/>
          <w:szCs w:val="26"/>
          <w:u w:val="single"/>
        </w:rPr>
        <w:br w:type="page"/>
      </w:r>
    </w:p>
    <w:p w14:paraId="10D43B24" w14:textId="77777777" w:rsidR="007F4E20" w:rsidRPr="00E364F7" w:rsidRDefault="00E364F7" w:rsidP="00E77853">
      <w:pPr>
        <w:spacing w:after="120"/>
        <w:rPr>
          <w:rFonts w:eastAsia="MS Gothic"/>
          <w:bCs/>
          <w:color w:val="548DD4"/>
          <w:szCs w:val="26"/>
        </w:rPr>
      </w:pPr>
      <w:r w:rsidRPr="00E364F7">
        <w:rPr>
          <w:rFonts w:eastAsia="MS Gothic"/>
          <w:b/>
          <w:bCs/>
          <w:i/>
          <w:color w:val="548DD4"/>
          <w:szCs w:val="26"/>
          <w:u w:val="single"/>
        </w:rPr>
        <w:lastRenderedPageBreak/>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14:paraId="7753F991" w14:textId="309F8F1B" w:rsidR="00E77853" w:rsidRDefault="00554107" w:rsidP="00781BAE">
      <w:pPr>
        <w:pStyle w:val="Heading3"/>
      </w:pPr>
      <w:r w:rsidRPr="00C821D8">
        <w:t>POPULATION</w:t>
      </w:r>
    </w:p>
    <w:p w14:paraId="67CB76F2" w14:textId="6661D113" w:rsidR="00EC1A64" w:rsidRDefault="00EC1A64" w:rsidP="00BC6DF7">
      <w:r>
        <w:t xml:space="preserve">This is an application </w:t>
      </w:r>
      <w:r w:rsidR="00A6420B">
        <w:t xml:space="preserve">to amend </w:t>
      </w:r>
      <w:r>
        <w:t xml:space="preserve">the </w:t>
      </w:r>
      <w:r w:rsidR="00A6420B">
        <w:t>current patient population under</w:t>
      </w:r>
      <w:r>
        <w:t xml:space="preserve"> existing MBS item 38276, which has been listed on the M</w:t>
      </w:r>
      <w:r w:rsidR="00A6420B">
        <w:t>edicare Benefits Schedule (M</w:t>
      </w:r>
      <w:r>
        <w:t>BS</w:t>
      </w:r>
      <w:r w:rsidR="00A6420B">
        <w:t>)</w:t>
      </w:r>
      <w:r>
        <w:t xml:space="preserve"> since 1 November 2017.</w:t>
      </w:r>
    </w:p>
    <w:p w14:paraId="07411828" w14:textId="77777777" w:rsidR="00F57624" w:rsidRPr="00F57624" w:rsidRDefault="00F57624" w:rsidP="00F57624">
      <w:pPr>
        <w:rPr>
          <w:i/>
        </w:rPr>
      </w:pPr>
      <w:r w:rsidRPr="00F57624">
        <w:rPr>
          <w:i/>
        </w:rPr>
        <w:t>PASC noted the purpose of this application was to amend MBS item 38276 to expand the definition of contraindication to lifelong oral anticoagulation therapy (OAT) to include ‘relative’ contraindications to OAT.</w:t>
      </w:r>
    </w:p>
    <w:p w14:paraId="519EB0D3" w14:textId="621D091E" w:rsidR="00F57624" w:rsidRPr="00F57624" w:rsidRDefault="00F57624" w:rsidP="00F57624">
      <w:pPr>
        <w:rPr>
          <w:i/>
        </w:rPr>
      </w:pPr>
      <w:r w:rsidRPr="00F57624">
        <w:rPr>
          <w:i/>
        </w:rPr>
        <w:t xml:space="preserve">PASC recalled that MBS item 38276 was listed on the MBS on 1/11/2017 following support of application 1347.1 for a population with ‘absolute’ contraindication to OAT defined as a previous major bleeding complication experienced whilst undergoing treatment with oral anticoagulation therapy;  or a blood dyscrasia; or a vascular abnormality predisposing to potentially life threatening haemorrhage. Compared with </w:t>
      </w:r>
      <w:r w:rsidRPr="00F57624">
        <w:rPr>
          <w:b/>
          <w:bCs/>
          <w:i/>
        </w:rPr>
        <w:t>placebo,</w:t>
      </w:r>
      <w:r w:rsidRPr="00F57624">
        <w:rPr>
          <w:i/>
        </w:rPr>
        <w:t xml:space="preserve"> MSAC concluded that there was evidence of reasonable safety, improved clinical outcomes and cost-effectiveness in high need population.</w:t>
      </w:r>
    </w:p>
    <w:p w14:paraId="63C940CB" w14:textId="5D102D32" w:rsidR="00BC6DF7" w:rsidRDefault="00BC6DF7" w:rsidP="00BC6DF7">
      <w:pPr>
        <w:rPr>
          <w:bCs/>
          <w:color w:val="000000" w:themeColor="text1"/>
        </w:rPr>
      </w:pPr>
      <w:r>
        <w:t>The proposed population for tr</w:t>
      </w:r>
      <w:r w:rsidRPr="00BC6DF7">
        <w:t xml:space="preserve">anscatheter occlusion of the left atrial appendage </w:t>
      </w:r>
      <w:r>
        <w:t>is</w:t>
      </w:r>
      <w:r w:rsidRPr="00BC6DF7">
        <w:t xml:space="preserve"> patients with </w:t>
      </w:r>
      <w:r>
        <w:t>n</w:t>
      </w:r>
      <w:r>
        <w:rPr>
          <w:bCs/>
          <w:color w:val="000000" w:themeColor="text1"/>
        </w:rPr>
        <w:t>on-valvular atrial fibrillation</w:t>
      </w:r>
      <w:r w:rsidRPr="00603D41">
        <w:rPr>
          <w:bCs/>
          <w:color w:val="000000" w:themeColor="text1"/>
        </w:rPr>
        <w:t xml:space="preserve"> </w:t>
      </w:r>
      <w:r>
        <w:rPr>
          <w:bCs/>
          <w:color w:val="000000" w:themeColor="text1"/>
        </w:rPr>
        <w:t>(NVAF)</w:t>
      </w:r>
      <w:r w:rsidR="00A6420B">
        <w:rPr>
          <w:bCs/>
          <w:color w:val="000000" w:themeColor="text1"/>
        </w:rPr>
        <w:t>,</w:t>
      </w:r>
      <w:r>
        <w:rPr>
          <w:bCs/>
          <w:color w:val="000000" w:themeColor="text1"/>
        </w:rPr>
        <w:t xml:space="preserve"> </w:t>
      </w:r>
      <w:r w:rsidRPr="00603D41">
        <w:rPr>
          <w:bCs/>
          <w:color w:val="000000" w:themeColor="text1"/>
        </w:rPr>
        <w:t xml:space="preserve">assessed by a non-interventional and interventional </w:t>
      </w:r>
      <w:r w:rsidR="00E1534A">
        <w:rPr>
          <w:bCs/>
          <w:color w:val="000000" w:themeColor="text1"/>
        </w:rPr>
        <w:t>cardiologist</w:t>
      </w:r>
      <w:r w:rsidR="00A6420B">
        <w:rPr>
          <w:bCs/>
          <w:color w:val="000000" w:themeColor="text1"/>
        </w:rPr>
        <w:t xml:space="preserve"> as </w:t>
      </w:r>
      <w:r w:rsidRPr="00603D41">
        <w:rPr>
          <w:bCs/>
          <w:color w:val="000000" w:themeColor="text1"/>
        </w:rPr>
        <w:t xml:space="preserve">having </w:t>
      </w:r>
      <w:r w:rsidR="00A6420B">
        <w:rPr>
          <w:bCs/>
          <w:color w:val="000000" w:themeColor="text1"/>
        </w:rPr>
        <w:t xml:space="preserve">a </w:t>
      </w:r>
      <w:r w:rsidRPr="00603D41">
        <w:rPr>
          <w:bCs/>
          <w:color w:val="000000" w:themeColor="text1"/>
        </w:rPr>
        <w:t>contraindication to life</w:t>
      </w:r>
      <w:r w:rsidRPr="00603D41">
        <w:rPr>
          <w:rFonts w:ascii="Cambria Math" w:hAnsi="Cambria Math" w:cs="Cambria Math"/>
          <w:bCs/>
          <w:color w:val="000000" w:themeColor="text1"/>
        </w:rPr>
        <w:t>‑</w:t>
      </w:r>
      <w:r w:rsidRPr="00603D41">
        <w:rPr>
          <w:bCs/>
          <w:color w:val="000000" w:themeColor="text1"/>
        </w:rPr>
        <w:t>long oral anticoagulation therapy</w:t>
      </w:r>
      <w:r w:rsidR="00655715">
        <w:rPr>
          <w:bCs/>
          <w:color w:val="000000" w:themeColor="text1"/>
        </w:rPr>
        <w:t xml:space="preserve"> (OAT)</w:t>
      </w:r>
      <w:r w:rsidRPr="00603D41">
        <w:rPr>
          <w:bCs/>
          <w:color w:val="000000" w:themeColor="text1"/>
        </w:rPr>
        <w:t xml:space="preserve">, and </w:t>
      </w:r>
      <w:r>
        <w:rPr>
          <w:bCs/>
          <w:color w:val="000000" w:themeColor="text1"/>
        </w:rPr>
        <w:t>being</w:t>
      </w:r>
      <w:r w:rsidRPr="00603D41">
        <w:rPr>
          <w:bCs/>
          <w:color w:val="000000" w:themeColor="text1"/>
        </w:rPr>
        <w:t xml:space="preserve"> at increased risk of thromboembolism</w:t>
      </w:r>
      <w:r>
        <w:rPr>
          <w:bCs/>
          <w:color w:val="000000" w:themeColor="text1"/>
        </w:rPr>
        <w:t xml:space="preserve">. </w:t>
      </w:r>
    </w:p>
    <w:p w14:paraId="61F4EF3C" w14:textId="4A3BB9E4" w:rsidR="00BC6DF7" w:rsidRPr="00603D41" w:rsidRDefault="00BC6DF7" w:rsidP="00E70DAD">
      <w:pPr>
        <w:spacing w:after="0"/>
        <w:rPr>
          <w:bCs/>
          <w:color w:val="000000" w:themeColor="text1"/>
        </w:rPr>
      </w:pPr>
      <w:r>
        <w:rPr>
          <w:bCs/>
          <w:color w:val="000000" w:themeColor="text1"/>
        </w:rPr>
        <w:t>Increased risk of thromboembolism is</w:t>
      </w:r>
      <w:r w:rsidRPr="00603D41">
        <w:rPr>
          <w:bCs/>
          <w:color w:val="000000" w:themeColor="text1"/>
        </w:rPr>
        <w:t xml:space="preserve"> demonstrated by:</w:t>
      </w:r>
    </w:p>
    <w:p w14:paraId="0C8AA937" w14:textId="61085703" w:rsidR="00BC6DF7" w:rsidRPr="00BC6DF7" w:rsidRDefault="00A6420B" w:rsidP="00BB142F">
      <w:pPr>
        <w:pStyle w:val="ListParagraph"/>
        <w:numPr>
          <w:ilvl w:val="0"/>
          <w:numId w:val="7"/>
        </w:numPr>
        <w:rPr>
          <w:bCs/>
          <w:color w:val="000000" w:themeColor="text1"/>
        </w:rPr>
      </w:pPr>
      <w:r>
        <w:rPr>
          <w:bCs/>
          <w:color w:val="000000" w:themeColor="text1"/>
        </w:rPr>
        <w:t>a prior stroke (whether of</w:t>
      </w:r>
      <w:r w:rsidR="00BC6DF7" w:rsidRPr="00BC6DF7">
        <w:rPr>
          <w:bCs/>
          <w:color w:val="000000" w:themeColor="text1"/>
        </w:rPr>
        <w:t xml:space="preserve"> ischaemic or unknown type), transient ischaemic attack</w:t>
      </w:r>
      <w:r>
        <w:rPr>
          <w:bCs/>
          <w:color w:val="000000" w:themeColor="text1"/>
        </w:rPr>
        <w:t>,</w:t>
      </w:r>
      <w:r w:rsidR="00BC6DF7" w:rsidRPr="00BC6DF7">
        <w:rPr>
          <w:bCs/>
          <w:color w:val="000000" w:themeColor="text1"/>
        </w:rPr>
        <w:t xml:space="preserve"> or non</w:t>
      </w:r>
      <w:r w:rsidR="00BC6DF7" w:rsidRPr="00BC6DF7">
        <w:rPr>
          <w:rFonts w:ascii="Cambria Math" w:hAnsi="Cambria Math" w:cs="Cambria Math"/>
          <w:bCs/>
          <w:color w:val="000000" w:themeColor="text1"/>
        </w:rPr>
        <w:t>‑</w:t>
      </w:r>
      <w:r w:rsidR="00BC6DF7" w:rsidRPr="00BC6DF7">
        <w:rPr>
          <w:bCs/>
          <w:color w:val="000000" w:themeColor="text1"/>
        </w:rPr>
        <w:t>central nervous system systemic embolism; or</w:t>
      </w:r>
    </w:p>
    <w:p w14:paraId="3E8A6358" w14:textId="504CC6D4" w:rsidR="00BC6DF7" w:rsidRDefault="00A6420B" w:rsidP="00BB142F">
      <w:pPr>
        <w:pStyle w:val="ListParagraph"/>
        <w:numPr>
          <w:ilvl w:val="0"/>
          <w:numId w:val="7"/>
        </w:numPr>
        <w:rPr>
          <w:bCs/>
          <w:color w:val="000000" w:themeColor="text1"/>
        </w:rPr>
      </w:pPr>
      <w:r>
        <w:rPr>
          <w:bCs/>
          <w:color w:val="000000" w:themeColor="text1"/>
        </w:rPr>
        <w:t>at least two (2)</w:t>
      </w:r>
      <w:r w:rsidR="00BC6DF7" w:rsidRPr="00603D41">
        <w:rPr>
          <w:bCs/>
          <w:color w:val="000000" w:themeColor="text1"/>
        </w:rPr>
        <w:t xml:space="preserve"> of the following risk factors:</w:t>
      </w:r>
    </w:p>
    <w:p w14:paraId="5E1201EE" w14:textId="50FCF75A" w:rsidR="00BC6DF7" w:rsidRDefault="00BC6DF7" w:rsidP="00BB142F">
      <w:pPr>
        <w:pStyle w:val="ListParagraph"/>
        <w:numPr>
          <w:ilvl w:val="1"/>
          <w:numId w:val="7"/>
        </w:numPr>
        <w:rPr>
          <w:bCs/>
          <w:color w:val="000000" w:themeColor="text1"/>
        </w:rPr>
      </w:pPr>
      <w:r w:rsidRPr="00603D41">
        <w:rPr>
          <w:bCs/>
          <w:color w:val="000000" w:themeColor="text1"/>
        </w:rPr>
        <w:t>age</w:t>
      </w:r>
      <w:r w:rsidR="00A6420B">
        <w:rPr>
          <w:bCs/>
          <w:color w:val="000000" w:themeColor="text1"/>
        </w:rPr>
        <w:t>d</w:t>
      </w:r>
      <w:r w:rsidRPr="00603D41">
        <w:rPr>
          <w:bCs/>
          <w:color w:val="000000" w:themeColor="text1"/>
        </w:rPr>
        <w:t xml:space="preserve"> 65 years or more;</w:t>
      </w:r>
    </w:p>
    <w:p w14:paraId="73E0F4EE" w14:textId="77777777" w:rsidR="00BC6DF7" w:rsidRPr="00603D41" w:rsidRDefault="00BC6DF7" w:rsidP="00BB142F">
      <w:pPr>
        <w:pStyle w:val="ListParagraph"/>
        <w:numPr>
          <w:ilvl w:val="1"/>
          <w:numId w:val="7"/>
        </w:numPr>
        <w:rPr>
          <w:bCs/>
          <w:color w:val="000000" w:themeColor="text1"/>
        </w:rPr>
      </w:pPr>
      <w:r w:rsidRPr="00603D41">
        <w:rPr>
          <w:bCs/>
          <w:color w:val="000000" w:themeColor="text1"/>
          <w:lang w:val="de-CH"/>
        </w:rPr>
        <w:t>hypertension;</w:t>
      </w:r>
    </w:p>
    <w:p w14:paraId="182136C4" w14:textId="77777777" w:rsidR="00BC6DF7" w:rsidRPr="00603D41" w:rsidRDefault="00BC6DF7" w:rsidP="00BB142F">
      <w:pPr>
        <w:pStyle w:val="ListParagraph"/>
        <w:numPr>
          <w:ilvl w:val="1"/>
          <w:numId w:val="7"/>
        </w:numPr>
        <w:rPr>
          <w:bCs/>
          <w:color w:val="000000" w:themeColor="text1"/>
        </w:rPr>
      </w:pPr>
      <w:r w:rsidRPr="00603D41">
        <w:rPr>
          <w:bCs/>
          <w:color w:val="000000" w:themeColor="text1"/>
          <w:lang w:val="de-CH"/>
        </w:rPr>
        <w:t>diabetes mellitus;</w:t>
      </w:r>
    </w:p>
    <w:p w14:paraId="4D3EAAAF" w14:textId="77777777" w:rsidR="00BC6DF7" w:rsidRDefault="00BC6DF7" w:rsidP="00BB142F">
      <w:pPr>
        <w:pStyle w:val="ListParagraph"/>
        <w:numPr>
          <w:ilvl w:val="1"/>
          <w:numId w:val="7"/>
        </w:numPr>
        <w:rPr>
          <w:bCs/>
          <w:color w:val="000000" w:themeColor="text1"/>
        </w:rPr>
      </w:pPr>
      <w:r w:rsidRPr="00603D41">
        <w:rPr>
          <w:bCs/>
          <w:color w:val="000000" w:themeColor="text1"/>
        </w:rPr>
        <w:t>heart failure or left ventricular ejection fraction of 35% or less (or both);</w:t>
      </w:r>
    </w:p>
    <w:p w14:paraId="7826DF3A" w14:textId="0429BA28" w:rsidR="00BC6DF7" w:rsidRPr="00603D41" w:rsidRDefault="00BC6DF7" w:rsidP="00BB142F">
      <w:pPr>
        <w:pStyle w:val="ListParagraph"/>
        <w:numPr>
          <w:ilvl w:val="1"/>
          <w:numId w:val="7"/>
        </w:numPr>
        <w:rPr>
          <w:bCs/>
          <w:color w:val="000000" w:themeColor="text1"/>
        </w:rPr>
      </w:pPr>
      <w:r w:rsidRPr="00603D41">
        <w:rPr>
          <w:bCs/>
          <w:color w:val="000000" w:themeColor="text1"/>
        </w:rPr>
        <w:t>vascular disea</w:t>
      </w:r>
      <w:r w:rsidR="00A6420B">
        <w:rPr>
          <w:bCs/>
          <w:color w:val="000000" w:themeColor="text1"/>
        </w:rPr>
        <w:t>se (prior myocardial infarction;</w:t>
      </w:r>
      <w:r w:rsidRPr="00603D41">
        <w:rPr>
          <w:bCs/>
          <w:color w:val="000000" w:themeColor="text1"/>
        </w:rPr>
        <w:t xml:space="preserve"> peripheral artery disease</w:t>
      </w:r>
      <w:r w:rsidR="00A6420B">
        <w:rPr>
          <w:bCs/>
          <w:color w:val="000000" w:themeColor="text1"/>
        </w:rPr>
        <w:t>;</w:t>
      </w:r>
      <w:r w:rsidRPr="00603D41">
        <w:rPr>
          <w:bCs/>
          <w:color w:val="000000" w:themeColor="text1"/>
        </w:rPr>
        <w:t xml:space="preserve"> or aortic plaque)</w:t>
      </w:r>
    </w:p>
    <w:p w14:paraId="064EA43E" w14:textId="77777777" w:rsidR="00BC6DF7" w:rsidRPr="00603D41" w:rsidRDefault="00BC6DF7" w:rsidP="00BC6DF7">
      <w:pPr>
        <w:spacing w:after="0"/>
        <w:rPr>
          <w:bCs/>
          <w:color w:val="000000" w:themeColor="text1"/>
        </w:rPr>
      </w:pPr>
      <w:r w:rsidRPr="00603D41">
        <w:rPr>
          <w:bCs/>
          <w:color w:val="000000" w:themeColor="text1"/>
        </w:rPr>
        <w:t>A contraindication to lifelong anticoagulation is defined as:</w:t>
      </w:r>
    </w:p>
    <w:p w14:paraId="11FF8EDB" w14:textId="49D12068" w:rsidR="00BC6DF7" w:rsidRDefault="00BC6DF7" w:rsidP="00BB142F">
      <w:pPr>
        <w:pStyle w:val="ListParagraph"/>
        <w:numPr>
          <w:ilvl w:val="0"/>
          <w:numId w:val="8"/>
        </w:numPr>
        <w:rPr>
          <w:bCs/>
          <w:color w:val="000000" w:themeColor="text1"/>
        </w:rPr>
      </w:pPr>
      <w:r w:rsidRPr="00603D41">
        <w:rPr>
          <w:bCs/>
          <w:color w:val="000000" w:themeColor="text1"/>
        </w:rPr>
        <w:t>a previous major bleeding complication, or</w:t>
      </w:r>
    </w:p>
    <w:p w14:paraId="76D51BE8" w14:textId="1F35D977" w:rsidR="00F475C4" w:rsidRDefault="00F475C4" w:rsidP="00BB142F">
      <w:pPr>
        <w:pStyle w:val="ListParagraph"/>
        <w:numPr>
          <w:ilvl w:val="0"/>
          <w:numId w:val="8"/>
        </w:numPr>
        <w:rPr>
          <w:bCs/>
          <w:color w:val="000000" w:themeColor="text1"/>
        </w:rPr>
      </w:pPr>
      <w:r>
        <w:rPr>
          <w:bCs/>
          <w:color w:val="000000" w:themeColor="text1"/>
        </w:rPr>
        <w:t>bleeding diathesis, or</w:t>
      </w:r>
    </w:p>
    <w:p w14:paraId="063D67CF" w14:textId="0AC711E9" w:rsidR="00DF29A2" w:rsidRDefault="00BC6DF7" w:rsidP="00BB142F">
      <w:pPr>
        <w:pStyle w:val="ListParagraph"/>
        <w:numPr>
          <w:ilvl w:val="0"/>
          <w:numId w:val="8"/>
        </w:numPr>
        <w:rPr>
          <w:bCs/>
          <w:color w:val="000000" w:themeColor="text1"/>
        </w:rPr>
      </w:pPr>
      <w:r w:rsidRPr="00603D41">
        <w:rPr>
          <w:bCs/>
          <w:color w:val="000000" w:themeColor="text1"/>
        </w:rPr>
        <w:t>a blood dyscrasia, or</w:t>
      </w:r>
    </w:p>
    <w:p w14:paraId="7CBACF76" w14:textId="77777777" w:rsidR="00BC6DF7" w:rsidRDefault="00BC6DF7" w:rsidP="00BB142F">
      <w:pPr>
        <w:pStyle w:val="ListParagraph"/>
        <w:numPr>
          <w:ilvl w:val="0"/>
          <w:numId w:val="8"/>
        </w:numPr>
        <w:rPr>
          <w:bCs/>
          <w:color w:val="000000" w:themeColor="text1"/>
        </w:rPr>
      </w:pPr>
      <w:r w:rsidRPr="00603D41">
        <w:rPr>
          <w:bCs/>
          <w:color w:val="000000" w:themeColor="text1"/>
        </w:rPr>
        <w:t>a vascular abnormality predisposing to potentially life-threatening haemorrhage, or</w:t>
      </w:r>
    </w:p>
    <w:p w14:paraId="25B5ED16" w14:textId="77777777" w:rsidR="00BC6DF7" w:rsidRDefault="00BC6DF7" w:rsidP="00BB142F">
      <w:pPr>
        <w:pStyle w:val="ListParagraph"/>
        <w:numPr>
          <w:ilvl w:val="0"/>
          <w:numId w:val="8"/>
        </w:numPr>
        <w:rPr>
          <w:bCs/>
          <w:color w:val="000000" w:themeColor="text1"/>
        </w:rPr>
      </w:pPr>
      <w:r w:rsidRPr="00603D41">
        <w:rPr>
          <w:bCs/>
          <w:color w:val="000000" w:themeColor="text1"/>
        </w:rPr>
        <w:t>anaemia, or</w:t>
      </w:r>
    </w:p>
    <w:p w14:paraId="4F552B59" w14:textId="77777777" w:rsidR="00BC6DF7" w:rsidRDefault="00BC6DF7" w:rsidP="00BB142F">
      <w:pPr>
        <w:pStyle w:val="ListParagraph"/>
        <w:numPr>
          <w:ilvl w:val="0"/>
          <w:numId w:val="8"/>
        </w:numPr>
        <w:rPr>
          <w:bCs/>
          <w:color w:val="000000" w:themeColor="text1"/>
        </w:rPr>
      </w:pPr>
      <w:r w:rsidRPr="00603D41">
        <w:rPr>
          <w:bCs/>
          <w:color w:val="000000" w:themeColor="text1"/>
        </w:rPr>
        <w:t>prior gastrointestinal bleed, or</w:t>
      </w:r>
    </w:p>
    <w:p w14:paraId="116CE4AE" w14:textId="77777777" w:rsidR="00BC6DF7" w:rsidRDefault="00BC6DF7" w:rsidP="00BB142F">
      <w:pPr>
        <w:pStyle w:val="ListParagraph"/>
        <w:numPr>
          <w:ilvl w:val="0"/>
          <w:numId w:val="8"/>
        </w:numPr>
        <w:rPr>
          <w:bCs/>
          <w:color w:val="000000" w:themeColor="text1"/>
        </w:rPr>
      </w:pPr>
      <w:r w:rsidRPr="00603D41">
        <w:rPr>
          <w:bCs/>
          <w:color w:val="000000" w:themeColor="text1"/>
        </w:rPr>
        <w:t>thrombocytopenia, or</w:t>
      </w:r>
    </w:p>
    <w:p w14:paraId="2A2839D4" w14:textId="77777777" w:rsidR="00E70DAD" w:rsidRDefault="00BC6DF7" w:rsidP="00BB142F">
      <w:pPr>
        <w:pStyle w:val="ListParagraph"/>
        <w:numPr>
          <w:ilvl w:val="0"/>
          <w:numId w:val="8"/>
        </w:numPr>
        <w:rPr>
          <w:bCs/>
          <w:color w:val="000000" w:themeColor="text1"/>
        </w:rPr>
      </w:pPr>
      <w:r w:rsidRPr="00603D41">
        <w:rPr>
          <w:bCs/>
          <w:color w:val="000000" w:themeColor="text1"/>
        </w:rPr>
        <w:t>haematological malignancy, or</w:t>
      </w:r>
    </w:p>
    <w:p w14:paraId="7B086F1E" w14:textId="6E9852E2" w:rsidR="00BC6DF7" w:rsidRDefault="00BC6DF7" w:rsidP="00BB142F">
      <w:pPr>
        <w:pStyle w:val="ListParagraph"/>
        <w:numPr>
          <w:ilvl w:val="0"/>
          <w:numId w:val="8"/>
        </w:numPr>
        <w:rPr>
          <w:bCs/>
          <w:color w:val="000000" w:themeColor="text1"/>
        </w:rPr>
      </w:pPr>
      <w:r w:rsidRPr="00E70DAD">
        <w:rPr>
          <w:bCs/>
          <w:color w:val="000000" w:themeColor="text1"/>
        </w:rPr>
        <w:t>traumatic intracranial haemorrhage</w:t>
      </w:r>
      <w:r w:rsidR="00971CD6">
        <w:rPr>
          <w:bCs/>
          <w:color w:val="000000" w:themeColor="text1"/>
        </w:rPr>
        <w:t>, or</w:t>
      </w:r>
    </w:p>
    <w:p w14:paraId="6F77E054" w14:textId="05A35E38" w:rsidR="00DF29A2" w:rsidRDefault="00F475C4" w:rsidP="00BB142F">
      <w:pPr>
        <w:pStyle w:val="ListParagraph"/>
        <w:numPr>
          <w:ilvl w:val="0"/>
          <w:numId w:val="8"/>
        </w:numPr>
        <w:rPr>
          <w:bCs/>
          <w:color w:val="000000" w:themeColor="text1"/>
        </w:rPr>
      </w:pPr>
      <w:r>
        <w:rPr>
          <w:bCs/>
          <w:color w:val="000000" w:themeColor="text1"/>
        </w:rPr>
        <w:t>h</w:t>
      </w:r>
      <w:r w:rsidR="00DF29A2">
        <w:rPr>
          <w:bCs/>
          <w:color w:val="000000" w:themeColor="text1"/>
        </w:rPr>
        <w:t>ypersensitivity to Australian-registered therapies</w:t>
      </w:r>
    </w:p>
    <w:p w14:paraId="6F5A00A4" w14:textId="21FA04B5" w:rsidR="00F57624" w:rsidRPr="00781BAE" w:rsidRDefault="00F57624" w:rsidP="00F57624">
      <w:r w:rsidRPr="00F57624">
        <w:rPr>
          <w:i/>
        </w:rPr>
        <w:t>PASC noted that in the pre-PASC response to the current application, the applicant requested revising the PICO into two patient populations.</w:t>
      </w:r>
      <w:r w:rsidR="00781BAE">
        <w:rPr>
          <w:i/>
        </w:rPr>
        <w:t xml:space="preserve"> </w:t>
      </w:r>
      <w:r w:rsidR="00781BAE" w:rsidRPr="00781BAE">
        <w:t>The Summary PICO</w:t>
      </w:r>
      <w:r w:rsidR="004F25EF" w:rsidRPr="00781BAE">
        <w:t xml:space="preserve"> criteria above have been updated accordingly.</w:t>
      </w:r>
    </w:p>
    <w:p w14:paraId="6C0DC8D0" w14:textId="77777777" w:rsidR="00F57624" w:rsidRPr="00F57624" w:rsidRDefault="00F57624" w:rsidP="00F57624">
      <w:pPr>
        <w:rPr>
          <w:i/>
        </w:rPr>
      </w:pPr>
      <w:r w:rsidRPr="00F57624">
        <w:rPr>
          <w:i/>
          <w:u w:val="single"/>
        </w:rPr>
        <w:lastRenderedPageBreak/>
        <w:t>Population 1</w:t>
      </w:r>
      <w:r w:rsidRPr="00F57624">
        <w:rPr>
          <w:i/>
        </w:rPr>
        <w:t xml:space="preserve">  </w:t>
      </w:r>
    </w:p>
    <w:p w14:paraId="67DDB365" w14:textId="77777777" w:rsidR="00F57624" w:rsidRPr="00F57624" w:rsidRDefault="00F57624" w:rsidP="00F57624">
      <w:pPr>
        <w:rPr>
          <w:i/>
        </w:rPr>
      </w:pPr>
      <w:r w:rsidRPr="00F57624">
        <w:rPr>
          <w:i/>
        </w:rPr>
        <w:t xml:space="preserve">Patients with non-valvular atrial fibrillation (NVAF) assessed by a non-interventional and interventional cardiologist as having </w:t>
      </w:r>
      <w:r w:rsidRPr="00F57624">
        <w:rPr>
          <w:b/>
          <w:i/>
        </w:rPr>
        <w:t xml:space="preserve">absolute </w:t>
      </w:r>
      <w:r w:rsidRPr="00F57624">
        <w:rPr>
          <w:i/>
        </w:rPr>
        <w:t>contraindication to life</w:t>
      </w:r>
      <w:r w:rsidRPr="00F57624">
        <w:rPr>
          <w:rFonts w:ascii="Cambria Math" w:hAnsi="Cambria Math" w:cs="Cambria Math"/>
          <w:i/>
        </w:rPr>
        <w:t>‑</w:t>
      </w:r>
      <w:r w:rsidRPr="00F57624">
        <w:rPr>
          <w:i/>
        </w:rPr>
        <w:t>long OAT, and being at increased risk of thromboembolism demonstrated by:</w:t>
      </w:r>
    </w:p>
    <w:p w14:paraId="3F380FD2" w14:textId="77777777" w:rsidR="00F57624" w:rsidRPr="00F57624" w:rsidRDefault="00F57624" w:rsidP="00BB142F">
      <w:pPr>
        <w:pStyle w:val="ListParagraph"/>
        <w:numPr>
          <w:ilvl w:val="0"/>
          <w:numId w:val="42"/>
        </w:numPr>
        <w:rPr>
          <w:i/>
        </w:rPr>
      </w:pPr>
      <w:r w:rsidRPr="00F57624">
        <w:rPr>
          <w:i/>
        </w:rPr>
        <w:t>a prior stroke (whether of an ischaemic or unknown type), transient ischaemic attack or non</w:t>
      </w:r>
      <w:r w:rsidRPr="00F57624">
        <w:rPr>
          <w:rFonts w:ascii="Cambria Math" w:hAnsi="Cambria Math" w:cs="Cambria Math"/>
          <w:i/>
        </w:rPr>
        <w:t>‑</w:t>
      </w:r>
      <w:r w:rsidRPr="00F57624">
        <w:rPr>
          <w:i/>
        </w:rPr>
        <w:t>central nervous system systemic embolism; or</w:t>
      </w:r>
    </w:p>
    <w:p w14:paraId="64C3B4DE" w14:textId="77777777" w:rsidR="00F57624" w:rsidRPr="00F57624" w:rsidRDefault="00F57624" w:rsidP="00BB142F">
      <w:pPr>
        <w:pStyle w:val="ListParagraph"/>
        <w:numPr>
          <w:ilvl w:val="0"/>
          <w:numId w:val="42"/>
        </w:numPr>
        <w:rPr>
          <w:i/>
        </w:rPr>
      </w:pPr>
      <w:r w:rsidRPr="00F57624">
        <w:rPr>
          <w:i/>
        </w:rPr>
        <w:t>at least 2 of the following risk factors:</w:t>
      </w:r>
    </w:p>
    <w:p w14:paraId="7023F2D3" w14:textId="231F6C33" w:rsidR="008D2B7D" w:rsidRPr="00F57624" w:rsidRDefault="00F57624" w:rsidP="00BB142F">
      <w:pPr>
        <w:pStyle w:val="ListParagraph"/>
        <w:numPr>
          <w:ilvl w:val="0"/>
          <w:numId w:val="35"/>
        </w:numPr>
        <w:ind w:left="720"/>
        <w:rPr>
          <w:i/>
        </w:rPr>
      </w:pPr>
      <w:r w:rsidRPr="00F57624">
        <w:rPr>
          <w:i/>
        </w:rPr>
        <w:t>an age of 65 years or more;</w:t>
      </w:r>
    </w:p>
    <w:p w14:paraId="03479E3E" w14:textId="0786AF5B" w:rsidR="008D2B7D" w:rsidRPr="009840F1" w:rsidRDefault="00F57624" w:rsidP="00BB142F">
      <w:pPr>
        <w:pStyle w:val="ListParagraph"/>
        <w:numPr>
          <w:ilvl w:val="0"/>
          <w:numId w:val="35"/>
        </w:numPr>
        <w:ind w:left="720"/>
        <w:rPr>
          <w:i/>
        </w:rPr>
      </w:pPr>
      <w:r w:rsidRPr="009840F1">
        <w:rPr>
          <w:i/>
        </w:rPr>
        <w:t>hypertension;</w:t>
      </w:r>
    </w:p>
    <w:p w14:paraId="52E578F0" w14:textId="5501F855" w:rsidR="008D2B7D" w:rsidRPr="009840F1" w:rsidRDefault="00F57624" w:rsidP="00BB142F">
      <w:pPr>
        <w:pStyle w:val="ListParagraph"/>
        <w:numPr>
          <w:ilvl w:val="0"/>
          <w:numId w:val="35"/>
        </w:numPr>
        <w:ind w:left="720"/>
        <w:rPr>
          <w:i/>
        </w:rPr>
      </w:pPr>
      <w:r w:rsidRPr="009840F1">
        <w:rPr>
          <w:i/>
        </w:rPr>
        <w:t>diabetes mellitus;</w:t>
      </w:r>
    </w:p>
    <w:p w14:paraId="734080DD" w14:textId="47A0B4E6" w:rsidR="008D2B7D" w:rsidRPr="009840F1" w:rsidRDefault="00F57624" w:rsidP="00BB142F">
      <w:pPr>
        <w:pStyle w:val="ListParagraph"/>
        <w:numPr>
          <w:ilvl w:val="0"/>
          <w:numId w:val="35"/>
        </w:numPr>
        <w:ind w:left="720"/>
        <w:rPr>
          <w:i/>
        </w:rPr>
      </w:pPr>
      <w:r w:rsidRPr="009840F1">
        <w:rPr>
          <w:i/>
        </w:rPr>
        <w:t>heart failure or left ventricular ejection fraction of 35% or less (or both);</w:t>
      </w:r>
    </w:p>
    <w:p w14:paraId="6A1CFA01" w14:textId="77777777" w:rsidR="00F57624" w:rsidRPr="009840F1" w:rsidRDefault="00F57624" w:rsidP="00BB142F">
      <w:pPr>
        <w:pStyle w:val="ListParagraph"/>
        <w:numPr>
          <w:ilvl w:val="0"/>
          <w:numId w:val="35"/>
        </w:numPr>
        <w:ind w:left="720"/>
        <w:rPr>
          <w:i/>
        </w:rPr>
      </w:pPr>
      <w:r w:rsidRPr="009840F1">
        <w:rPr>
          <w:i/>
        </w:rPr>
        <w:t>vascular disease (prior myocardial infarction, peripheral artery disease or aortic plaque).</w:t>
      </w:r>
    </w:p>
    <w:p w14:paraId="1D97C795" w14:textId="77777777" w:rsidR="00F57624" w:rsidRPr="00F57624" w:rsidRDefault="00F57624" w:rsidP="00F57624">
      <w:pPr>
        <w:rPr>
          <w:i/>
        </w:rPr>
      </w:pPr>
      <w:r w:rsidRPr="00F57624">
        <w:rPr>
          <w:i/>
        </w:rPr>
        <w:t xml:space="preserve">An </w:t>
      </w:r>
      <w:r w:rsidRPr="00F57624">
        <w:rPr>
          <w:b/>
          <w:i/>
        </w:rPr>
        <w:t xml:space="preserve">absolute </w:t>
      </w:r>
      <w:r w:rsidRPr="00F57624">
        <w:rPr>
          <w:i/>
        </w:rPr>
        <w:t>contraindication to lifelong anticoagulation is defined as:</w:t>
      </w:r>
    </w:p>
    <w:p w14:paraId="62D06C87" w14:textId="77777777" w:rsidR="00F57624" w:rsidRPr="00F57624" w:rsidRDefault="00F57624" w:rsidP="00BB142F">
      <w:pPr>
        <w:pStyle w:val="ListParagraph"/>
        <w:numPr>
          <w:ilvl w:val="0"/>
          <w:numId w:val="36"/>
        </w:numPr>
        <w:ind w:left="360"/>
        <w:rPr>
          <w:i/>
        </w:rPr>
      </w:pPr>
      <w:r w:rsidRPr="00F57624">
        <w:rPr>
          <w:i/>
        </w:rPr>
        <w:t>a previous major bleeding complication experienced whilst undergoing treatment with oral anticoagulation therapy,   or</w:t>
      </w:r>
    </w:p>
    <w:p w14:paraId="70E0693B" w14:textId="77777777" w:rsidR="00F57624" w:rsidRPr="00F57624" w:rsidRDefault="00F57624" w:rsidP="00BB142F">
      <w:pPr>
        <w:pStyle w:val="ListParagraph"/>
        <w:numPr>
          <w:ilvl w:val="0"/>
          <w:numId w:val="36"/>
        </w:numPr>
        <w:ind w:left="360"/>
        <w:rPr>
          <w:i/>
        </w:rPr>
      </w:pPr>
      <w:r w:rsidRPr="00F57624">
        <w:rPr>
          <w:i/>
        </w:rPr>
        <w:t>a blood dyscrasia, or</w:t>
      </w:r>
    </w:p>
    <w:p w14:paraId="6C31F5BD" w14:textId="77777777" w:rsidR="00F57624" w:rsidRPr="00F57624" w:rsidRDefault="00F57624" w:rsidP="00BB142F">
      <w:pPr>
        <w:pStyle w:val="ListParagraph"/>
        <w:numPr>
          <w:ilvl w:val="0"/>
          <w:numId w:val="36"/>
        </w:numPr>
        <w:ind w:left="360"/>
        <w:rPr>
          <w:i/>
        </w:rPr>
      </w:pPr>
      <w:r w:rsidRPr="00F57624">
        <w:rPr>
          <w:i/>
        </w:rPr>
        <w:t>a vascular abnormality predisposing to potentially life threatening haemorrhage  or</w:t>
      </w:r>
    </w:p>
    <w:p w14:paraId="53AD56DC" w14:textId="77777777" w:rsidR="00F57624" w:rsidRPr="00F57624" w:rsidRDefault="00F57624" w:rsidP="00BB142F">
      <w:pPr>
        <w:pStyle w:val="ListParagraph"/>
        <w:numPr>
          <w:ilvl w:val="0"/>
          <w:numId w:val="36"/>
        </w:numPr>
        <w:ind w:left="360"/>
        <w:rPr>
          <w:i/>
        </w:rPr>
      </w:pPr>
      <w:r w:rsidRPr="00F57624">
        <w:rPr>
          <w:i/>
        </w:rPr>
        <w:t>unacceptably high bleeding risk due to:</w:t>
      </w:r>
    </w:p>
    <w:p w14:paraId="3BEA11DC" w14:textId="77777777" w:rsidR="00F57624" w:rsidRPr="00F57624" w:rsidRDefault="00F57624" w:rsidP="00BB142F">
      <w:pPr>
        <w:pStyle w:val="ListParagraph"/>
        <w:numPr>
          <w:ilvl w:val="0"/>
          <w:numId w:val="37"/>
        </w:numPr>
        <w:ind w:left="1080"/>
        <w:rPr>
          <w:i/>
        </w:rPr>
      </w:pPr>
      <w:r w:rsidRPr="00F57624">
        <w:rPr>
          <w:i/>
        </w:rPr>
        <w:t>decompensated liver disease</w:t>
      </w:r>
    </w:p>
    <w:p w14:paraId="1DBBF9E5" w14:textId="77777777" w:rsidR="00F57624" w:rsidRPr="00F57624" w:rsidRDefault="00F57624" w:rsidP="00BB142F">
      <w:pPr>
        <w:pStyle w:val="ListParagraph"/>
        <w:numPr>
          <w:ilvl w:val="0"/>
          <w:numId w:val="37"/>
        </w:numPr>
        <w:ind w:left="1080"/>
        <w:rPr>
          <w:i/>
        </w:rPr>
      </w:pPr>
      <w:r w:rsidRPr="00F57624">
        <w:rPr>
          <w:i/>
        </w:rPr>
        <w:t>advanced renal failure</w:t>
      </w:r>
    </w:p>
    <w:p w14:paraId="4F6E78EB" w14:textId="77777777" w:rsidR="00F57624" w:rsidRPr="00F57624" w:rsidRDefault="00F57624" w:rsidP="00BB142F">
      <w:pPr>
        <w:pStyle w:val="ListParagraph"/>
        <w:numPr>
          <w:ilvl w:val="0"/>
          <w:numId w:val="37"/>
        </w:numPr>
        <w:ind w:left="1080"/>
        <w:rPr>
          <w:i/>
        </w:rPr>
      </w:pPr>
      <w:r w:rsidRPr="00F57624">
        <w:rPr>
          <w:i/>
        </w:rPr>
        <w:t>intracranial conditions with high bleeding risk (amyloid, cerebral microbleeds)</w:t>
      </w:r>
    </w:p>
    <w:p w14:paraId="5C21A816" w14:textId="77777777" w:rsidR="00F57624" w:rsidRPr="00F57624" w:rsidRDefault="00F57624" w:rsidP="00BB142F">
      <w:pPr>
        <w:pStyle w:val="ListParagraph"/>
        <w:numPr>
          <w:ilvl w:val="0"/>
          <w:numId w:val="36"/>
        </w:numPr>
        <w:ind w:left="360"/>
        <w:rPr>
          <w:i/>
        </w:rPr>
      </w:pPr>
      <w:r w:rsidRPr="00F57624">
        <w:rPr>
          <w:i/>
        </w:rPr>
        <w:t>endstage renal disease.</w:t>
      </w:r>
    </w:p>
    <w:p w14:paraId="5B7F5866" w14:textId="648C6404" w:rsidR="00F57624" w:rsidRPr="00F57624" w:rsidRDefault="00F57624" w:rsidP="00F57624">
      <w:pPr>
        <w:rPr>
          <w:i/>
        </w:rPr>
      </w:pPr>
      <w:r w:rsidRPr="00F57624">
        <w:rPr>
          <w:i/>
        </w:rPr>
        <w:t xml:space="preserve"> </w:t>
      </w:r>
      <w:r w:rsidRPr="00F57624">
        <w:rPr>
          <w:i/>
          <w:u w:val="single"/>
        </w:rPr>
        <w:t>Population 2</w:t>
      </w:r>
      <w:r w:rsidRPr="00F57624">
        <w:rPr>
          <w:i/>
        </w:rPr>
        <w:t xml:space="preserve">  </w:t>
      </w:r>
    </w:p>
    <w:p w14:paraId="3F6F2C34" w14:textId="77777777" w:rsidR="00F57624" w:rsidRPr="00F57624" w:rsidRDefault="00F57624" w:rsidP="00F57624">
      <w:pPr>
        <w:rPr>
          <w:i/>
        </w:rPr>
      </w:pPr>
      <w:r w:rsidRPr="00F57624">
        <w:rPr>
          <w:i/>
        </w:rPr>
        <w:t xml:space="preserve">Patients with NVAF assessed by a non-interventional and interventional cardiologist as having </w:t>
      </w:r>
      <w:r w:rsidRPr="00F57624">
        <w:rPr>
          <w:b/>
          <w:i/>
        </w:rPr>
        <w:t>relative</w:t>
      </w:r>
      <w:r w:rsidRPr="00F57624">
        <w:rPr>
          <w:i/>
        </w:rPr>
        <w:t xml:space="preserve"> contraindication to life</w:t>
      </w:r>
      <w:r w:rsidRPr="00F57624">
        <w:rPr>
          <w:rFonts w:ascii="Cambria Math" w:hAnsi="Cambria Math" w:cs="Cambria Math"/>
          <w:i/>
        </w:rPr>
        <w:t>‑</w:t>
      </w:r>
      <w:r w:rsidRPr="00F57624">
        <w:rPr>
          <w:i/>
        </w:rPr>
        <w:t>long OAT, and being at increased risk of thromboembolism demonstrated by:</w:t>
      </w:r>
    </w:p>
    <w:p w14:paraId="26FF96FE" w14:textId="77777777" w:rsidR="00F57624" w:rsidRPr="00F57624" w:rsidRDefault="00F57624" w:rsidP="00BB142F">
      <w:pPr>
        <w:pStyle w:val="ListParagraph"/>
        <w:numPr>
          <w:ilvl w:val="0"/>
          <w:numId w:val="38"/>
        </w:numPr>
        <w:ind w:left="360"/>
        <w:rPr>
          <w:i/>
        </w:rPr>
      </w:pPr>
      <w:r w:rsidRPr="00F57624">
        <w:rPr>
          <w:i/>
        </w:rPr>
        <w:t>a prior stroke (whether of an ischaemic or unknown type), transient ischaemic attack or non</w:t>
      </w:r>
      <w:r w:rsidRPr="00F57624">
        <w:rPr>
          <w:rFonts w:ascii="Cambria Math" w:hAnsi="Cambria Math" w:cs="Cambria Math"/>
          <w:i/>
        </w:rPr>
        <w:t>‑</w:t>
      </w:r>
      <w:r w:rsidRPr="00F57624">
        <w:rPr>
          <w:i/>
        </w:rPr>
        <w:t>central nervous system systemic embolism; or</w:t>
      </w:r>
    </w:p>
    <w:p w14:paraId="3650486B" w14:textId="77777777" w:rsidR="00F57624" w:rsidRPr="00F57624" w:rsidRDefault="00F57624" w:rsidP="00BB142F">
      <w:pPr>
        <w:pStyle w:val="ListParagraph"/>
        <w:numPr>
          <w:ilvl w:val="0"/>
          <w:numId w:val="38"/>
        </w:numPr>
        <w:ind w:left="360"/>
        <w:rPr>
          <w:i/>
        </w:rPr>
      </w:pPr>
      <w:r w:rsidRPr="00F57624">
        <w:rPr>
          <w:i/>
        </w:rPr>
        <w:t>at least 2 of the following risk factors:</w:t>
      </w:r>
    </w:p>
    <w:p w14:paraId="40F708E9" w14:textId="77777777" w:rsidR="00F57624" w:rsidRPr="00F57624" w:rsidRDefault="00F57624" w:rsidP="00BB142F">
      <w:pPr>
        <w:pStyle w:val="ListParagraph"/>
        <w:numPr>
          <w:ilvl w:val="0"/>
          <w:numId w:val="39"/>
        </w:numPr>
        <w:ind w:left="720"/>
        <w:rPr>
          <w:i/>
        </w:rPr>
      </w:pPr>
      <w:r w:rsidRPr="00F57624">
        <w:rPr>
          <w:i/>
        </w:rPr>
        <w:t>an age of 65 years or more;</w:t>
      </w:r>
    </w:p>
    <w:p w14:paraId="601DBCE4" w14:textId="77777777" w:rsidR="00F57624" w:rsidRPr="00F57624" w:rsidRDefault="00F57624" w:rsidP="00BB142F">
      <w:pPr>
        <w:pStyle w:val="ListParagraph"/>
        <w:numPr>
          <w:ilvl w:val="0"/>
          <w:numId w:val="39"/>
        </w:numPr>
        <w:ind w:left="720"/>
        <w:rPr>
          <w:i/>
        </w:rPr>
      </w:pPr>
      <w:r w:rsidRPr="00F57624">
        <w:rPr>
          <w:i/>
        </w:rPr>
        <w:t>hypertension;</w:t>
      </w:r>
    </w:p>
    <w:p w14:paraId="6FE46665" w14:textId="77777777" w:rsidR="00F57624" w:rsidRPr="00F57624" w:rsidRDefault="00F57624" w:rsidP="00BB142F">
      <w:pPr>
        <w:pStyle w:val="ListParagraph"/>
        <w:numPr>
          <w:ilvl w:val="0"/>
          <w:numId w:val="39"/>
        </w:numPr>
        <w:ind w:left="720"/>
        <w:rPr>
          <w:i/>
        </w:rPr>
      </w:pPr>
      <w:r w:rsidRPr="00F57624">
        <w:rPr>
          <w:i/>
        </w:rPr>
        <w:t>diabetes mellitus;</w:t>
      </w:r>
    </w:p>
    <w:p w14:paraId="28391C4A" w14:textId="77777777" w:rsidR="00F57624" w:rsidRPr="00F57624" w:rsidRDefault="00F57624" w:rsidP="00BB142F">
      <w:pPr>
        <w:pStyle w:val="ListParagraph"/>
        <w:numPr>
          <w:ilvl w:val="0"/>
          <w:numId w:val="39"/>
        </w:numPr>
        <w:ind w:left="720"/>
        <w:rPr>
          <w:i/>
        </w:rPr>
      </w:pPr>
      <w:r w:rsidRPr="00F57624">
        <w:rPr>
          <w:i/>
        </w:rPr>
        <w:t>heart failure or left ventricular ejection fraction of 35% or less (or both);</w:t>
      </w:r>
    </w:p>
    <w:p w14:paraId="220C41BF" w14:textId="43AF9BF1" w:rsidR="00F57624" w:rsidRPr="00337956" w:rsidRDefault="00F57624" w:rsidP="00F57624">
      <w:pPr>
        <w:pStyle w:val="ListParagraph"/>
        <w:numPr>
          <w:ilvl w:val="0"/>
          <w:numId w:val="39"/>
        </w:numPr>
        <w:ind w:left="720"/>
        <w:rPr>
          <w:i/>
        </w:rPr>
      </w:pPr>
      <w:r w:rsidRPr="00F57624">
        <w:rPr>
          <w:i/>
        </w:rPr>
        <w:t>vascular disease (prior myocardial infarction, peripheral artery disease or aortic plaque).</w:t>
      </w:r>
    </w:p>
    <w:p w14:paraId="4B42F050" w14:textId="77777777" w:rsidR="00F57624" w:rsidRPr="00F57624" w:rsidRDefault="00F57624" w:rsidP="00F57624">
      <w:pPr>
        <w:rPr>
          <w:i/>
        </w:rPr>
      </w:pPr>
      <w:r w:rsidRPr="00F57624">
        <w:rPr>
          <w:i/>
        </w:rPr>
        <w:t xml:space="preserve">A </w:t>
      </w:r>
      <w:r w:rsidRPr="00F57624">
        <w:rPr>
          <w:b/>
          <w:i/>
        </w:rPr>
        <w:t xml:space="preserve">relative </w:t>
      </w:r>
      <w:r w:rsidRPr="00F57624">
        <w:rPr>
          <w:i/>
        </w:rPr>
        <w:t>contraindication to lifelong anticoagulation is defined as:</w:t>
      </w:r>
    </w:p>
    <w:p w14:paraId="620A022E" w14:textId="77777777" w:rsidR="00F57624" w:rsidRPr="00F57624" w:rsidRDefault="00F57624" w:rsidP="00BB142F">
      <w:pPr>
        <w:pStyle w:val="ListParagraph"/>
        <w:numPr>
          <w:ilvl w:val="0"/>
          <w:numId w:val="40"/>
        </w:numPr>
        <w:rPr>
          <w:i/>
        </w:rPr>
      </w:pPr>
      <w:r w:rsidRPr="00F57624">
        <w:rPr>
          <w:i/>
        </w:rPr>
        <w:t>a previous major bleeding complication, or</w:t>
      </w:r>
    </w:p>
    <w:p w14:paraId="350285BD" w14:textId="77777777" w:rsidR="00F57624" w:rsidRPr="00F57624" w:rsidRDefault="00F57624" w:rsidP="00BB142F">
      <w:pPr>
        <w:pStyle w:val="ListParagraph"/>
        <w:numPr>
          <w:ilvl w:val="0"/>
          <w:numId w:val="40"/>
        </w:numPr>
        <w:rPr>
          <w:i/>
        </w:rPr>
      </w:pPr>
      <w:r w:rsidRPr="00F57624">
        <w:rPr>
          <w:i/>
        </w:rPr>
        <w:t xml:space="preserve">bleeding diathesis, or </w:t>
      </w:r>
    </w:p>
    <w:p w14:paraId="3CD17422" w14:textId="77777777" w:rsidR="00F57624" w:rsidRPr="00F57624" w:rsidRDefault="00F57624" w:rsidP="00BB142F">
      <w:pPr>
        <w:pStyle w:val="ListParagraph"/>
        <w:numPr>
          <w:ilvl w:val="0"/>
          <w:numId w:val="40"/>
        </w:numPr>
        <w:rPr>
          <w:i/>
        </w:rPr>
      </w:pPr>
      <w:r w:rsidRPr="00F57624">
        <w:rPr>
          <w:i/>
        </w:rPr>
        <w:t xml:space="preserve">anaemia, or </w:t>
      </w:r>
    </w:p>
    <w:p w14:paraId="4A611956" w14:textId="77777777" w:rsidR="00F57624" w:rsidRPr="00F57624" w:rsidRDefault="00F57624" w:rsidP="00BB142F">
      <w:pPr>
        <w:pStyle w:val="ListParagraph"/>
        <w:numPr>
          <w:ilvl w:val="0"/>
          <w:numId w:val="40"/>
        </w:numPr>
        <w:rPr>
          <w:i/>
        </w:rPr>
      </w:pPr>
      <w:r w:rsidRPr="00F57624">
        <w:rPr>
          <w:i/>
        </w:rPr>
        <w:t xml:space="preserve">prior gastrointestinal bleed, or </w:t>
      </w:r>
    </w:p>
    <w:p w14:paraId="0A15E20B" w14:textId="77777777" w:rsidR="00F57624" w:rsidRPr="00F57624" w:rsidRDefault="00F57624" w:rsidP="00BB142F">
      <w:pPr>
        <w:pStyle w:val="ListParagraph"/>
        <w:numPr>
          <w:ilvl w:val="0"/>
          <w:numId w:val="40"/>
        </w:numPr>
        <w:rPr>
          <w:i/>
        </w:rPr>
      </w:pPr>
      <w:r w:rsidRPr="00F57624">
        <w:rPr>
          <w:i/>
        </w:rPr>
        <w:lastRenderedPageBreak/>
        <w:t xml:space="preserve">thrombocytopenia, or </w:t>
      </w:r>
    </w:p>
    <w:p w14:paraId="048D85C2" w14:textId="77777777" w:rsidR="00F57624" w:rsidRPr="00F57624" w:rsidRDefault="00F57624" w:rsidP="00BB142F">
      <w:pPr>
        <w:pStyle w:val="ListParagraph"/>
        <w:numPr>
          <w:ilvl w:val="0"/>
          <w:numId w:val="40"/>
        </w:numPr>
        <w:rPr>
          <w:i/>
        </w:rPr>
      </w:pPr>
      <w:r w:rsidRPr="00F57624">
        <w:rPr>
          <w:i/>
        </w:rPr>
        <w:t xml:space="preserve">haematological malignancy, or </w:t>
      </w:r>
    </w:p>
    <w:p w14:paraId="44511B13" w14:textId="77777777" w:rsidR="00F57624" w:rsidRPr="00F57624" w:rsidRDefault="00F57624" w:rsidP="00BB142F">
      <w:pPr>
        <w:pStyle w:val="ListParagraph"/>
        <w:numPr>
          <w:ilvl w:val="0"/>
          <w:numId w:val="40"/>
        </w:numPr>
        <w:rPr>
          <w:i/>
        </w:rPr>
      </w:pPr>
      <w:r w:rsidRPr="00F57624">
        <w:rPr>
          <w:i/>
        </w:rPr>
        <w:t>traumatic intracranial haemorrhage, or</w:t>
      </w:r>
    </w:p>
    <w:p w14:paraId="76887932" w14:textId="19401D8A" w:rsidR="00F57624" w:rsidRPr="00F57624" w:rsidRDefault="00F57624" w:rsidP="00BB142F">
      <w:pPr>
        <w:pStyle w:val="ListParagraph"/>
        <w:numPr>
          <w:ilvl w:val="0"/>
          <w:numId w:val="40"/>
        </w:numPr>
        <w:rPr>
          <w:i/>
        </w:rPr>
      </w:pPr>
      <w:r w:rsidRPr="00F57624">
        <w:rPr>
          <w:i/>
        </w:rPr>
        <w:t>hypersensitivity to registered anticoagulant(s) – per the product i</w:t>
      </w:r>
      <w:r w:rsidR="008711CC">
        <w:rPr>
          <w:i/>
        </w:rPr>
        <w:t>nformation for each registered D</w:t>
      </w:r>
      <w:r w:rsidRPr="00F57624">
        <w:rPr>
          <w:i/>
        </w:rPr>
        <w:t>OAC, or</w:t>
      </w:r>
    </w:p>
    <w:p w14:paraId="6C9E7670" w14:textId="77777777" w:rsidR="00F57624" w:rsidRPr="00F57624" w:rsidRDefault="00F57624" w:rsidP="00BB142F">
      <w:pPr>
        <w:pStyle w:val="ListParagraph"/>
        <w:numPr>
          <w:ilvl w:val="0"/>
          <w:numId w:val="40"/>
        </w:numPr>
        <w:rPr>
          <w:i/>
        </w:rPr>
      </w:pPr>
      <w:r w:rsidRPr="00F57624">
        <w:rPr>
          <w:i/>
        </w:rPr>
        <w:t>high falls risk, or</w:t>
      </w:r>
    </w:p>
    <w:p w14:paraId="16328985" w14:textId="77777777" w:rsidR="00F57624" w:rsidRPr="00F57624" w:rsidRDefault="00F57624" w:rsidP="00BB142F">
      <w:pPr>
        <w:pStyle w:val="ListParagraph"/>
        <w:numPr>
          <w:ilvl w:val="0"/>
          <w:numId w:val="40"/>
        </w:numPr>
        <w:rPr>
          <w:i/>
        </w:rPr>
      </w:pPr>
      <w:r w:rsidRPr="00F57624">
        <w:rPr>
          <w:i/>
        </w:rPr>
        <w:t>cognitive impairment such as dementia.</w:t>
      </w:r>
    </w:p>
    <w:p w14:paraId="451CA49F" w14:textId="77777777" w:rsidR="00F57624" w:rsidRPr="00F57624" w:rsidRDefault="00F57624" w:rsidP="00F57624">
      <w:pPr>
        <w:rPr>
          <w:i/>
        </w:rPr>
      </w:pPr>
      <w:r w:rsidRPr="00F57624">
        <w:rPr>
          <w:i/>
        </w:rPr>
        <w:t>PASC noted that by proposing the two populations, the applicant was now requesting:</w:t>
      </w:r>
    </w:p>
    <w:p w14:paraId="76E43875" w14:textId="77777777" w:rsidR="00F57624" w:rsidRPr="00F57624" w:rsidRDefault="00F57624" w:rsidP="00BB142F">
      <w:pPr>
        <w:pStyle w:val="ListParagraph"/>
        <w:numPr>
          <w:ilvl w:val="0"/>
          <w:numId w:val="41"/>
        </w:numPr>
        <w:rPr>
          <w:i/>
        </w:rPr>
      </w:pPr>
      <w:r w:rsidRPr="00F57624">
        <w:rPr>
          <w:i/>
        </w:rPr>
        <w:t xml:space="preserve">to expand the existing definition of ‘absolute’ contraindication to OAT defined in MBS item 38276 to include </w:t>
      </w:r>
      <w:r w:rsidRPr="00F57624">
        <w:rPr>
          <w:rFonts w:cs="Calibri"/>
          <w:i/>
        </w:rPr>
        <w:t>iv. and v. (Population 1) and</w:t>
      </w:r>
    </w:p>
    <w:p w14:paraId="2C56D265" w14:textId="77777777" w:rsidR="00F57624" w:rsidRPr="00F57624" w:rsidRDefault="00F57624" w:rsidP="00BB142F">
      <w:pPr>
        <w:pStyle w:val="ListParagraph"/>
        <w:numPr>
          <w:ilvl w:val="0"/>
          <w:numId w:val="41"/>
        </w:numPr>
        <w:rPr>
          <w:i/>
        </w:rPr>
      </w:pPr>
      <w:r w:rsidRPr="00F57624">
        <w:rPr>
          <w:i/>
        </w:rPr>
        <w:t>a new patient population with ‘relative’ contraindication to OAT (Population 2).</w:t>
      </w:r>
    </w:p>
    <w:p w14:paraId="33729ADF" w14:textId="77777777" w:rsidR="00F57624" w:rsidRPr="00F57624" w:rsidRDefault="00F57624" w:rsidP="00F57624">
      <w:pPr>
        <w:rPr>
          <w:i/>
        </w:rPr>
      </w:pPr>
      <w:r w:rsidRPr="00F57624">
        <w:rPr>
          <w:i/>
        </w:rPr>
        <w:t>PASC noted the applicant’s claim to expand the definition of ‘absolute’ contraindications in the existing MBS item 38276 (Population 1) is based upon application 1347.1 and that the new patient population with ‘relative’ contraindications to OAT (Population 2) will be supported by new evidence not previously considered by MSAC.</w:t>
      </w:r>
    </w:p>
    <w:p w14:paraId="3EC9E5FD" w14:textId="77777777" w:rsidR="00F57624" w:rsidRPr="00F57624" w:rsidRDefault="00F57624" w:rsidP="00F57624">
      <w:pPr>
        <w:rPr>
          <w:i/>
        </w:rPr>
      </w:pPr>
      <w:r w:rsidRPr="00F57624">
        <w:rPr>
          <w:i/>
        </w:rPr>
        <w:t xml:space="preserve">PASC advised that the applicant’s request to amend the list of </w:t>
      </w:r>
      <w:r w:rsidRPr="00F57624">
        <w:rPr>
          <w:b/>
          <w:i/>
        </w:rPr>
        <w:t>absolute</w:t>
      </w:r>
      <w:r w:rsidRPr="00F57624">
        <w:rPr>
          <w:i/>
        </w:rPr>
        <w:t xml:space="preserve"> contraindications currently stated within MBS item 38276 (Population 1) should be presented along with a budget impact analysis, to the MSAC Executive for consideration and that only Population 2 should be the focus of this application.</w:t>
      </w:r>
    </w:p>
    <w:p w14:paraId="676250ED" w14:textId="3C6FAC6C" w:rsidR="00F57624" w:rsidRPr="00F57624" w:rsidRDefault="00F57624" w:rsidP="00F57624">
      <w:pPr>
        <w:rPr>
          <w:bCs/>
          <w:i/>
          <w:color w:val="000000" w:themeColor="text1"/>
        </w:rPr>
      </w:pPr>
      <w:r w:rsidRPr="00F57624">
        <w:rPr>
          <w:i/>
        </w:rPr>
        <w:t xml:space="preserve">PASC advised that that the ‘relative’ contraindications will need to be well defined. PASC advised that </w:t>
      </w:r>
      <w:r w:rsidRPr="00F57624">
        <w:rPr>
          <w:rFonts w:cs="Calibri"/>
          <w:i/>
        </w:rPr>
        <w:t>‘prior gastrointestinal bleed’ (for which there was no correctional basis) required further clarification and suggested using the definitions for the “absolute contraindications” for this item be aligned with the contraindications for DOACs as per the TGA approved product information (PI) across the class of agents. Accordingly, the “relative contraindications” can be defined as the “cautions for use” described in the PIs across the class of DOACs.</w:t>
      </w:r>
    </w:p>
    <w:p w14:paraId="6713376C" w14:textId="79E58A34" w:rsidR="00BC6DF7" w:rsidRPr="00303AAD" w:rsidRDefault="00BC6DF7" w:rsidP="00C821D8">
      <w:pPr>
        <w:pStyle w:val="Heading4"/>
      </w:pPr>
      <w:r w:rsidRPr="00C821D8">
        <w:t>Background</w:t>
      </w:r>
    </w:p>
    <w:p w14:paraId="71B5A142" w14:textId="1926F076" w:rsidR="00FE1E74" w:rsidRPr="00FE1E74" w:rsidRDefault="00FE1E74" w:rsidP="00FE1E74">
      <w:r w:rsidRPr="00FE1E74">
        <w:t>Atrial fibrillation (AF) is a condition characterised by disorganised atrial activity without discrete p-waves on a 12 lead electrocardiogram. It is caused by a malfunction in the sequence of electrical impulses controlling the rate and order of contraction of the chambers of the heart. AF is the most common form of irregular heart rhythm. A minority (10%) of AF cases occur in people with rheumatic mitral valve disease, a prosthetic heart valve, or mitral valve repair; this is described as valvular AF. The other 90</w:t>
      </w:r>
      <w:r w:rsidR="00C962A9">
        <w:t xml:space="preserve">% </w:t>
      </w:r>
      <w:r w:rsidRPr="00FE1E74">
        <w:t>of AF is described as</w:t>
      </w:r>
      <w:r w:rsidR="00F1195D">
        <w:t xml:space="preserve"> non-valvular atrial fibrillation</w:t>
      </w:r>
      <w:r w:rsidRPr="00FE1E74">
        <w:t xml:space="preserve"> </w:t>
      </w:r>
      <w:r w:rsidR="00F1195D">
        <w:t>(</w:t>
      </w:r>
      <w:r w:rsidRPr="00FE1E74">
        <w:t>NVAF</w:t>
      </w:r>
      <w:r w:rsidR="00F1195D">
        <w:t>)</w:t>
      </w:r>
      <w:bookmarkStart w:id="2" w:name="_Hlk23167432"/>
      <w:r w:rsidR="00FD587E">
        <w:t xml:space="preserve"> (Ang et al 1998)</w:t>
      </w:r>
      <w:r w:rsidRPr="00FE1E74">
        <w:t xml:space="preserve">. </w:t>
      </w:r>
      <w:bookmarkEnd w:id="2"/>
      <w:r w:rsidRPr="00FE1E74">
        <w:t>AF is associated with substantial morbidity and mortality from heart failure, stroke, and other thromboembolic complications</w:t>
      </w:r>
      <w:bookmarkStart w:id="3" w:name="_Hlk23167445"/>
      <w:r w:rsidR="00FD587E">
        <w:t xml:space="preserve"> (Lip 2003)</w:t>
      </w:r>
      <w:r w:rsidRPr="00FE1E74">
        <w:t xml:space="preserve">. </w:t>
      </w:r>
      <w:bookmarkEnd w:id="3"/>
      <w:r w:rsidRPr="00FE1E74">
        <w:t xml:space="preserve">AF affects quality of life across areas of physical, mental, social, and functional measures. Patients with asymptomatic AF have lower global life satisfaction compared with healthy </w:t>
      </w:r>
      <w:bookmarkStart w:id="4" w:name="_Hlk23167456"/>
      <w:r w:rsidR="00FD587E">
        <w:t>subjects (Savelieva 2001)</w:t>
      </w:r>
      <w:r w:rsidRPr="00FE1E74">
        <w:t xml:space="preserve">. </w:t>
      </w:r>
      <w:bookmarkEnd w:id="4"/>
    </w:p>
    <w:p w14:paraId="5FF85E08" w14:textId="1E1C25FB" w:rsidR="00FE1E74" w:rsidRPr="00FE1E74" w:rsidRDefault="00FE1E74" w:rsidP="00FE1E74">
      <w:r w:rsidRPr="00FE1E74">
        <w:t xml:space="preserve">The death rate </w:t>
      </w:r>
      <w:r w:rsidR="00796654">
        <w:t>from</w:t>
      </w:r>
      <w:r w:rsidRPr="00FE1E74">
        <w:t xml:space="preserve"> atrial fibrillation has seen a steady increase in the last decade with a total of 1552 Australians having lost their lives due to atrial fibrillation in 2009 increasing to a total of 2953 lives lost in 2018 (Australian Bureau of Statistics [ABS] 2018). These figures do not account for deaths caused by AF related conditions (</w:t>
      </w:r>
      <w:r w:rsidR="007E3325">
        <w:t xml:space="preserve">such as </w:t>
      </w:r>
      <w:r w:rsidRPr="00FE1E74">
        <w:t xml:space="preserve">stroke, heart failure), thus are likely to underestimate the </w:t>
      </w:r>
      <w:r w:rsidRPr="00FE1E74">
        <w:lastRenderedPageBreak/>
        <w:t xml:space="preserve">true numbers. Costs of AF to the Australian economy are at least $1.25 billion (AUD) per annum through medical costs, costs of long-term care for those with a disability, and lost productivity (Price Waterhouse Coopers 2010). </w:t>
      </w:r>
    </w:p>
    <w:p w14:paraId="563C38E3" w14:textId="77777777" w:rsidR="00FE1E74" w:rsidRPr="00FE1E74" w:rsidRDefault="00FE1E74" w:rsidP="00FE1E74">
      <w:r w:rsidRPr="00FE1E74">
        <w:t>In 2015, 1.7% of the Australian population (~397,000) had experienced a stroke at some time in their life (Australian Institute in Health of Health and Welfare [AIHW]: cardiovascular disease 2019). People disabled by stroke are more likely to need ongoing assistance with activities of daily living compared with people disabled by other diseases. For example, those disabled by stroke were twice as likely to need ongoing assistance with these activities as those whose disability was caused by coronary heart disease (42.1% compared with 21.6%) (AIHW: Heart, stroke and vascular diseases 2004).</w:t>
      </w:r>
    </w:p>
    <w:p w14:paraId="5F5F5074" w14:textId="44AAAD85" w:rsidR="00FE1E74" w:rsidRPr="00FE1E74" w:rsidRDefault="00FE1E74" w:rsidP="00FE1E74">
      <w:r w:rsidRPr="00FE1E74">
        <w:t>The symptoms of AF can include palpitations, dizziness, chest pain and shortness of breath, often noticed as an inability to tolerate exercis</w:t>
      </w:r>
      <w:r w:rsidR="00C962A9">
        <w:t xml:space="preserve">e. However, approximately 10–30% </w:t>
      </w:r>
      <w:r w:rsidRPr="00FE1E74">
        <w:t xml:space="preserve">of people with AF have no symptoms; many of these people are not diagnosed and thus do not receive appropriate treatment for stroke risk </w:t>
      </w:r>
      <w:bookmarkStart w:id="5" w:name="_Hlk23167476"/>
      <w:r w:rsidRPr="00FE1E74">
        <w:t xml:space="preserve">(Department of Health and </w:t>
      </w:r>
      <w:r w:rsidR="007E3325">
        <w:t>A</w:t>
      </w:r>
      <w:r w:rsidRPr="00FE1E74">
        <w:t>geing (DoHA): review of anticoagulation therapies in atrial fibrillation 2012).</w:t>
      </w:r>
      <w:bookmarkEnd w:id="5"/>
    </w:p>
    <w:p w14:paraId="4138EFD2" w14:textId="77777777" w:rsidR="005E656E" w:rsidRDefault="00FE1E74" w:rsidP="00FE1E74">
      <w:r w:rsidRPr="00FE1E74">
        <w:t xml:space="preserve">Based on </w:t>
      </w:r>
      <w:bookmarkStart w:id="6" w:name="_Hlk23167490"/>
      <w:r w:rsidRPr="00FE1E74">
        <w:t>the</w:t>
      </w:r>
      <w:r w:rsidR="003258DF">
        <w:t xml:space="preserve"> Australian</w:t>
      </w:r>
      <w:r w:rsidRPr="00FE1E74">
        <w:t xml:space="preserve"> National Hear</w:t>
      </w:r>
      <w:r w:rsidR="003258DF">
        <w:t xml:space="preserve">t Foundation (NHF) and </w:t>
      </w:r>
      <w:r w:rsidRPr="00FE1E74">
        <w:t xml:space="preserve">Cardiac Society of Australia and New Zealand (CSANZ) </w:t>
      </w:r>
      <w:r w:rsidR="005E656E">
        <w:t xml:space="preserve">clinical guidelines for </w:t>
      </w:r>
      <w:r w:rsidRPr="00FE1E74">
        <w:t>diagnosis and management of AF (2018)</w:t>
      </w:r>
      <w:bookmarkEnd w:id="6"/>
      <w:r w:rsidRPr="00FE1E74">
        <w:t>, the stroke risk of patients with NVAF in Australia is assessed using a modified version of the CHA</w:t>
      </w:r>
      <w:r w:rsidRPr="00FE1E74">
        <w:rPr>
          <w:vertAlign w:val="subscript"/>
        </w:rPr>
        <w:t>2</w:t>
      </w:r>
      <w:r w:rsidRPr="00FE1E74">
        <w:t>DS</w:t>
      </w:r>
      <w:r w:rsidRPr="00FE1E74">
        <w:rPr>
          <w:vertAlign w:val="subscript"/>
        </w:rPr>
        <w:t>2</w:t>
      </w:r>
      <w:r w:rsidRPr="00FE1E74">
        <w:t>-VAS</w:t>
      </w:r>
      <w:r w:rsidR="00F1195D">
        <w:t xml:space="preserve"> score</w:t>
      </w:r>
      <w:r w:rsidRPr="00FE1E74">
        <w:t>, namely CHA</w:t>
      </w:r>
      <w:r w:rsidRPr="00FE1E74">
        <w:rPr>
          <w:vertAlign w:val="subscript"/>
        </w:rPr>
        <w:t>2</w:t>
      </w:r>
      <w:r w:rsidRPr="00FE1E74">
        <w:t>DS</w:t>
      </w:r>
      <w:r w:rsidRPr="00FE1E74">
        <w:rPr>
          <w:vertAlign w:val="subscript"/>
        </w:rPr>
        <w:t>2</w:t>
      </w:r>
      <w:r w:rsidRPr="00FE1E74">
        <w:t>-VA</w:t>
      </w:r>
      <w:r w:rsidR="005E656E">
        <w:t xml:space="preserve">. This </w:t>
      </w:r>
      <w:r w:rsidRPr="00FE1E74">
        <w:t xml:space="preserve">does not take into account sex (the former gives one point for female sex). </w:t>
      </w:r>
    </w:p>
    <w:p w14:paraId="06F70481" w14:textId="2C367BD2" w:rsidR="00870120" w:rsidRDefault="00FE1E74" w:rsidP="00FE1E74">
      <w:r w:rsidRPr="00FE1E74">
        <w:t>The sexless score is recommended to avoid the cumbersome practice of selecting different thresholds for males and females when recommending anticoagulation. The definition and points in the CHA</w:t>
      </w:r>
      <w:r w:rsidRPr="00FE1E74">
        <w:rPr>
          <w:vertAlign w:val="subscript"/>
        </w:rPr>
        <w:t>2</w:t>
      </w:r>
      <w:r w:rsidRPr="00FE1E74">
        <w:t>DS</w:t>
      </w:r>
      <w:r w:rsidRPr="00FE1E74">
        <w:rPr>
          <w:vertAlign w:val="subscript"/>
        </w:rPr>
        <w:t>2</w:t>
      </w:r>
      <w:r w:rsidRPr="00FE1E74">
        <w:t xml:space="preserve">-VA </w:t>
      </w:r>
      <w:r w:rsidR="00F1195D">
        <w:t>are</w:t>
      </w:r>
      <w:r w:rsidRPr="00FE1E74">
        <w:t xml:space="preserve"> provided in</w:t>
      </w:r>
      <w:r w:rsidR="00F1195D">
        <w:t xml:space="preserve"> </w:t>
      </w:r>
      <w:r w:rsidR="00AE0B87">
        <w:fldChar w:fldCharType="begin"/>
      </w:r>
      <w:r w:rsidR="00AE0B87">
        <w:instrText xml:space="preserve"> REF _Ref34923013 \h </w:instrText>
      </w:r>
      <w:r w:rsidR="00AE0B87">
        <w:fldChar w:fldCharType="separate"/>
      </w:r>
      <w:r w:rsidR="00AE0B87">
        <w:t xml:space="preserve">Table </w:t>
      </w:r>
      <w:r w:rsidR="00AE0B87">
        <w:rPr>
          <w:noProof/>
        </w:rPr>
        <w:t>1</w:t>
      </w:r>
      <w:r w:rsidR="00AE0B87">
        <w:fldChar w:fldCharType="end"/>
      </w:r>
      <w:r w:rsidR="00F1195D">
        <w:t>.</w:t>
      </w:r>
    </w:p>
    <w:p w14:paraId="611BBC82" w14:textId="19C4AD77" w:rsidR="00F1195D" w:rsidRDefault="00AE0B87" w:rsidP="00AE0B87">
      <w:pPr>
        <w:pStyle w:val="Caption"/>
      </w:pPr>
      <w:bookmarkStart w:id="7" w:name="_Ref34923013"/>
      <w:r>
        <w:t xml:space="preserve">Table </w:t>
      </w:r>
      <w:r>
        <w:fldChar w:fldCharType="begin"/>
      </w:r>
      <w:r>
        <w:instrText xml:space="preserve"> SEQ Table \* ARABIC </w:instrText>
      </w:r>
      <w:r>
        <w:fldChar w:fldCharType="separate"/>
      </w:r>
      <w:r>
        <w:rPr>
          <w:noProof/>
        </w:rPr>
        <w:t>1</w:t>
      </w:r>
      <w:r>
        <w:fldChar w:fldCharType="end"/>
      </w:r>
      <w:bookmarkEnd w:id="7"/>
      <w:r>
        <w:tab/>
      </w:r>
      <w:r w:rsidR="00F1195D">
        <w:t>Definition and points in the CHA</w:t>
      </w:r>
      <w:r w:rsidR="00F1195D" w:rsidRPr="00F1195D">
        <w:rPr>
          <w:vertAlign w:val="subscript"/>
        </w:rPr>
        <w:t>2</w:t>
      </w:r>
      <w:r w:rsidR="00F1195D">
        <w:t>DS</w:t>
      </w:r>
      <w:r w:rsidR="00F1195D" w:rsidRPr="00F1195D">
        <w:rPr>
          <w:vertAlign w:val="subscript"/>
        </w:rPr>
        <w:t>2</w:t>
      </w:r>
      <w:r w:rsidR="00F1195D">
        <w:t>-VA score</w:t>
      </w:r>
    </w:p>
    <w:tbl>
      <w:tblPr>
        <w:tblStyle w:val="Summarybox1"/>
        <w:tblW w:w="0" w:type="auto"/>
        <w:tblLook w:val="04A0" w:firstRow="1" w:lastRow="0" w:firstColumn="1" w:lastColumn="0" w:noHBand="0" w:noVBand="1"/>
        <w:tblCaption w:val="Table 1"/>
        <w:tblDescription w:val="Table"/>
      </w:tblPr>
      <w:tblGrid>
        <w:gridCol w:w="704"/>
        <w:gridCol w:w="851"/>
        <w:gridCol w:w="7461"/>
      </w:tblGrid>
      <w:tr w:rsidR="00F1195D" w:rsidRPr="00F1195D" w14:paraId="048A9BD9" w14:textId="77777777" w:rsidTr="009C480E">
        <w:trPr>
          <w:tblHeader/>
        </w:trPr>
        <w:tc>
          <w:tcPr>
            <w:tcW w:w="704" w:type="dxa"/>
          </w:tcPr>
          <w:p w14:paraId="094A4134" w14:textId="77777777" w:rsidR="00F1195D" w:rsidRPr="00F1195D" w:rsidRDefault="00F1195D" w:rsidP="00F1195D">
            <w:pPr>
              <w:tabs>
                <w:tab w:val="left" w:pos="416"/>
                <w:tab w:val="left" w:pos="582"/>
              </w:tabs>
              <w:spacing w:before="20" w:after="20"/>
              <w:rPr>
                <w:rFonts w:eastAsia="Times New Roman"/>
                <w:b/>
                <w:sz w:val="18"/>
                <w:szCs w:val="18"/>
              </w:rPr>
            </w:pPr>
            <w:r w:rsidRPr="00F1195D">
              <w:rPr>
                <w:rFonts w:eastAsia="Times New Roman"/>
                <w:b/>
                <w:sz w:val="18"/>
                <w:szCs w:val="18"/>
              </w:rPr>
              <w:t>Score</w:t>
            </w:r>
          </w:p>
        </w:tc>
        <w:tc>
          <w:tcPr>
            <w:tcW w:w="851" w:type="dxa"/>
          </w:tcPr>
          <w:p w14:paraId="00B42BB4" w14:textId="77777777" w:rsidR="00F1195D" w:rsidRPr="00F1195D" w:rsidRDefault="00F1195D" w:rsidP="00F1195D">
            <w:pPr>
              <w:tabs>
                <w:tab w:val="left" w:pos="416"/>
                <w:tab w:val="left" w:pos="582"/>
              </w:tabs>
              <w:spacing w:before="20" w:after="20"/>
              <w:rPr>
                <w:rFonts w:eastAsia="Times New Roman"/>
                <w:b/>
                <w:sz w:val="18"/>
                <w:szCs w:val="18"/>
              </w:rPr>
            </w:pPr>
            <w:r w:rsidRPr="00F1195D">
              <w:rPr>
                <w:rFonts w:eastAsia="Times New Roman"/>
                <w:b/>
                <w:sz w:val="18"/>
                <w:szCs w:val="18"/>
              </w:rPr>
              <w:t>Points</w:t>
            </w:r>
          </w:p>
        </w:tc>
        <w:tc>
          <w:tcPr>
            <w:tcW w:w="7461" w:type="dxa"/>
          </w:tcPr>
          <w:p w14:paraId="1AFD5AA1" w14:textId="77777777" w:rsidR="00F1195D" w:rsidRPr="00F1195D" w:rsidRDefault="00F1195D" w:rsidP="00F1195D">
            <w:pPr>
              <w:tabs>
                <w:tab w:val="left" w:pos="416"/>
                <w:tab w:val="left" w:pos="582"/>
              </w:tabs>
              <w:spacing w:before="20" w:after="20"/>
              <w:rPr>
                <w:rFonts w:eastAsia="Times New Roman"/>
                <w:b/>
                <w:sz w:val="18"/>
                <w:szCs w:val="18"/>
              </w:rPr>
            </w:pPr>
            <w:r w:rsidRPr="00F1195D">
              <w:rPr>
                <w:rFonts w:eastAsia="Times New Roman"/>
                <w:b/>
                <w:sz w:val="18"/>
                <w:szCs w:val="18"/>
              </w:rPr>
              <w:t>Definition</w:t>
            </w:r>
          </w:p>
        </w:tc>
      </w:tr>
      <w:tr w:rsidR="00F1195D" w:rsidRPr="00F1195D" w14:paraId="3D6B3D28" w14:textId="77777777" w:rsidTr="009C480E">
        <w:tc>
          <w:tcPr>
            <w:tcW w:w="704" w:type="dxa"/>
          </w:tcPr>
          <w:p w14:paraId="54898C24"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C</w:t>
            </w:r>
          </w:p>
        </w:tc>
        <w:tc>
          <w:tcPr>
            <w:tcW w:w="851" w:type="dxa"/>
          </w:tcPr>
          <w:p w14:paraId="3BD21B08"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1</w:t>
            </w:r>
          </w:p>
        </w:tc>
        <w:tc>
          <w:tcPr>
            <w:tcW w:w="7461" w:type="dxa"/>
          </w:tcPr>
          <w:p w14:paraId="0663CAE4"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Congestive heart failure—recent signs, symptoms or admission for decompensated heart failure; this includes both HFrEF and HFpEF, or moderately to severely reduced systolic left ventricular function, whether or not there is a history of heart failure</w:t>
            </w:r>
          </w:p>
        </w:tc>
      </w:tr>
      <w:tr w:rsidR="00F1195D" w:rsidRPr="00F1195D" w14:paraId="561FDAE1" w14:textId="77777777" w:rsidTr="009C480E">
        <w:tc>
          <w:tcPr>
            <w:tcW w:w="704" w:type="dxa"/>
          </w:tcPr>
          <w:p w14:paraId="56160770"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H</w:t>
            </w:r>
          </w:p>
        </w:tc>
        <w:tc>
          <w:tcPr>
            <w:tcW w:w="851" w:type="dxa"/>
          </w:tcPr>
          <w:p w14:paraId="262840B6"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1</w:t>
            </w:r>
          </w:p>
        </w:tc>
        <w:tc>
          <w:tcPr>
            <w:tcW w:w="7461" w:type="dxa"/>
          </w:tcPr>
          <w:p w14:paraId="7147449B"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History of hypertension, whether or not BP is currently elevated</w:t>
            </w:r>
          </w:p>
        </w:tc>
      </w:tr>
      <w:tr w:rsidR="00F1195D" w:rsidRPr="00F1195D" w14:paraId="5DECA22C" w14:textId="77777777" w:rsidTr="009C480E">
        <w:tc>
          <w:tcPr>
            <w:tcW w:w="704" w:type="dxa"/>
          </w:tcPr>
          <w:p w14:paraId="1F1CCB39"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A2</w:t>
            </w:r>
          </w:p>
        </w:tc>
        <w:tc>
          <w:tcPr>
            <w:tcW w:w="851" w:type="dxa"/>
          </w:tcPr>
          <w:p w14:paraId="2EAD093F"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2</w:t>
            </w:r>
          </w:p>
        </w:tc>
        <w:tc>
          <w:tcPr>
            <w:tcW w:w="7461" w:type="dxa"/>
          </w:tcPr>
          <w:p w14:paraId="3F4890ED"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 xml:space="preserve">Age </w:t>
            </w:r>
            <w:r w:rsidRPr="00F1195D">
              <w:rPr>
                <w:rFonts w:eastAsia="Times New Roman" w:cstheme="minorHAnsi"/>
                <w:bCs/>
                <w:sz w:val="18"/>
                <w:szCs w:val="18"/>
              </w:rPr>
              <w:t xml:space="preserve">≥ </w:t>
            </w:r>
            <w:r w:rsidRPr="00F1195D">
              <w:rPr>
                <w:rFonts w:eastAsia="Times New Roman"/>
                <w:bCs/>
                <w:sz w:val="18"/>
                <w:szCs w:val="18"/>
              </w:rPr>
              <w:t>75 years</w:t>
            </w:r>
          </w:p>
        </w:tc>
      </w:tr>
      <w:tr w:rsidR="00F1195D" w:rsidRPr="00F1195D" w14:paraId="2DE5CAB4" w14:textId="77777777" w:rsidTr="009C480E">
        <w:tc>
          <w:tcPr>
            <w:tcW w:w="704" w:type="dxa"/>
          </w:tcPr>
          <w:p w14:paraId="5A16562A"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D</w:t>
            </w:r>
          </w:p>
        </w:tc>
        <w:tc>
          <w:tcPr>
            <w:tcW w:w="851" w:type="dxa"/>
          </w:tcPr>
          <w:p w14:paraId="25F45D7B"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1</w:t>
            </w:r>
          </w:p>
        </w:tc>
        <w:tc>
          <w:tcPr>
            <w:tcW w:w="7461" w:type="dxa"/>
          </w:tcPr>
          <w:p w14:paraId="2AB2F174"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Diabetes</w:t>
            </w:r>
          </w:p>
        </w:tc>
      </w:tr>
      <w:tr w:rsidR="00F1195D" w:rsidRPr="00F1195D" w14:paraId="4A1DBA1A" w14:textId="77777777" w:rsidTr="009C480E">
        <w:tc>
          <w:tcPr>
            <w:tcW w:w="704" w:type="dxa"/>
          </w:tcPr>
          <w:p w14:paraId="639E33E1"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S2</w:t>
            </w:r>
          </w:p>
        </w:tc>
        <w:tc>
          <w:tcPr>
            <w:tcW w:w="851" w:type="dxa"/>
          </w:tcPr>
          <w:p w14:paraId="47392C6F"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2</w:t>
            </w:r>
          </w:p>
        </w:tc>
        <w:tc>
          <w:tcPr>
            <w:tcW w:w="7461" w:type="dxa"/>
          </w:tcPr>
          <w:p w14:paraId="776A752A"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History of prior stroke or TIA or systemic thromboembolism</w:t>
            </w:r>
          </w:p>
        </w:tc>
      </w:tr>
      <w:tr w:rsidR="00F1195D" w:rsidRPr="00F1195D" w14:paraId="6B3D60B0" w14:textId="77777777" w:rsidTr="009C480E">
        <w:tc>
          <w:tcPr>
            <w:tcW w:w="704" w:type="dxa"/>
          </w:tcPr>
          <w:p w14:paraId="71795C5F"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V</w:t>
            </w:r>
          </w:p>
        </w:tc>
        <w:tc>
          <w:tcPr>
            <w:tcW w:w="851" w:type="dxa"/>
          </w:tcPr>
          <w:p w14:paraId="57D99C0D"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1</w:t>
            </w:r>
          </w:p>
        </w:tc>
        <w:tc>
          <w:tcPr>
            <w:tcW w:w="7461" w:type="dxa"/>
          </w:tcPr>
          <w:p w14:paraId="52447C28"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Vascular disease, defined as prior myocardial infarction or peripheral arterial disease or complex aortic atheroma</w:t>
            </w:r>
          </w:p>
          <w:p w14:paraId="285BF7C7"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or plaque on imaging (if performed)</w:t>
            </w:r>
          </w:p>
        </w:tc>
      </w:tr>
      <w:tr w:rsidR="00F1195D" w:rsidRPr="00F1195D" w14:paraId="4D2BD5DF" w14:textId="77777777" w:rsidTr="009C480E">
        <w:tc>
          <w:tcPr>
            <w:tcW w:w="704" w:type="dxa"/>
          </w:tcPr>
          <w:p w14:paraId="2CB32026"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A</w:t>
            </w:r>
          </w:p>
        </w:tc>
        <w:tc>
          <w:tcPr>
            <w:tcW w:w="851" w:type="dxa"/>
          </w:tcPr>
          <w:p w14:paraId="6EE50DF8"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1</w:t>
            </w:r>
          </w:p>
        </w:tc>
        <w:tc>
          <w:tcPr>
            <w:tcW w:w="7461" w:type="dxa"/>
          </w:tcPr>
          <w:p w14:paraId="6455DDD3" w14:textId="77777777" w:rsidR="00F1195D" w:rsidRPr="00F1195D" w:rsidRDefault="00F1195D" w:rsidP="00F1195D">
            <w:pPr>
              <w:tabs>
                <w:tab w:val="left" w:pos="416"/>
                <w:tab w:val="left" w:pos="582"/>
              </w:tabs>
              <w:spacing w:before="20" w:after="20"/>
              <w:rPr>
                <w:rFonts w:eastAsia="Times New Roman"/>
                <w:bCs/>
                <w:sz w:val="18"/>
                <w:szCs w:val="18"/>
              </w:rPr>
            </w:pPr>
            <w:r w:rsidRPr="00F1195D">
              <w:rPr>
                <w:rFonts w:eastAsia="Times New Roman"/>
                <w:bCs/>
                <w:sz w:val="18"/>
                <w:szCs w:val="18"/>
              </w:rPr>
              <w:t>Age 65–74 years</w:t>
            </w:r>
          </w:p>
        </w:tc>
      </w:tr>
    </w:tbl>
    <w:p w14:paraId="25B8AD45" w14:textId="77777777" w:rsidR="00F1195D" w:rsidRPr="00F1195D" w:rsidRDefault="00F1195D" w:rsidP="00F1195D">
      <w:pPr>
        <w:keepNext/>
        <w:keepLines/>
        <w:spacing w:after="0" w:line="240" w:lineRule="auto"/>
        <w:rPr>
          <w:rFonts w:ascii="Arial" w:hAnsi="Arial" w:cs="Arial"/>
          <w:sz w:val="16"/>
          <w:szCs w:val="16"/>
        </w:rPr>
      </w:pPr>
      <w:r w:rsidRPr="00F1195D">
        <w:rPr>
          <w:rFonts w:ascii="Arial" w:hAnsi="Arial" w:cs="Arial"/>
          <w:sz w:val="16"/>
          <w:szCs w:val="16"/>
        </w:rPr>
        <w:t>AF=atrial fibrillation; BP=blood pressure; HFpEF=heart failure with preserved ejection fraction; HFrEF=heart failure with reduced ejection fraction; TIA=transient ischaemic attack.</w:t>
      </w:r>
    </w:p>
    <w:p w14:paraId="38DC0111" w14:textId="3CBC8ADE" w:rsidR="00F1195D" w:rsidRPr="00F1195D" w:rsidRDefault="00F1195D" w:rsidP="00F1195D">
      <w:pPr>
        <w:keepNext/>
        <w:keepLines/>
        <w:spacing w:after="0" w:line="240" w:lineRule="auto"/>
        <w:rPr>
          <w:rFonts w:ascii="Arial" w:hAnsi="Arial" w:cs="Arial"/>
          <w:sz w:val="16"/>
          <w:szCs w:val="16"/>
        </w:rPr>
      </w:pPr>
      <w:r w:rsidRPr="00F1195D">
        <w:rPr>
          <w:rFonts w:ascii="Arial" w:hAnsi="Arial" w:cs="Arial"/>
          <w:sz w:val="16"/>
          <w:szCs w:val="16"/>
        </w:rPr>
        <w:t>Source: National Heart Founda</w:t>
      </w:r>
      <w:r w:rsidR="005E656E">
        <w:rPr>
          <w:rFonts w:ascii="Arial" w:hAnsi="Arial" w:cs="Arial"/>
          <w:sz w:val="16"/>
          <w:szCs w:val="16"/>
        </w:rPr>
        <w:t xml:space="preserve">tion (NHF) of Australia and </w:t>
      </w:r>
      <w:r w:rsidRPr="00F1195D">
        <w:rPr>
          <w:rFonts w:ascii="Arial" w:hAnsi="Arial" w:cs="Arial"/>
          <w:sz w:val="16"/>
          <w:szCs w:val="16"/>
        </w:rPr>
        <w:t>Cardiac Society of Australia and New Zealand (CSANZ)</w:t>
      </w:r>
      <w:r w:rsidR="005E656E">
        <w:rPr>
          <w:rFonts w:ascii="Arial" w:hAnsi="Arial" w:cs="Arial"/>
          <w:sz w:val="16"/>
          <w:szCs w:val="16"/>
        </w:rPr>
        <w:t xml:space="preserve"> Guidelines</w:t>
      </w:r>
      <w:r w:rsidRPr="00F1195D">
        <w:rPr>
          <w:rFonts w:ascii="Arial" w:hAnsi="Arial" w:cs="Arial"/>
          <w:sz w:val="16"/>
          <w:szCs w:val="16"/>
        </w:rPr>
        <w:t xml:space="preserve"> (2018) Table 3 pg. 1235.</w:t>
      </w:r>
    </w:p>
    <w:p w14:paraId="552B497E" w14:textId="64B7C3BD" w:rsidR="00F1195D" w:rsidRPr="005E656E" w:rsidRDefault="00F1195D" w:rsidP="0041425D">
      <w:pPr>
        <w:spacing w:after="0"/>
        <w:rPr>
          <w:sz w:val="16"/>
          <w:szCs w:val="16"/>
        </w:rPr>
      </w:pPr>
    </w:p>
    <w:p w14:paraId="78DD1ED8" w14:textId="19A3C35E" w:rsidR="003F4985" w:rsidRPr="00303AAD" w:rsidRDefault="003F4985" w:rsidP="00C821D8">
      <w:pPr>
        <w:pStyle w:val="Heading4"/>
      </w:pPr>
      <w:r w:rsidRPr="00303AAD">
        <w:t>Work-up of patients with NVAF</w:t>
      </w:r>
    </w:p>
    <w:p w14:paraId="3A8A9DA1" w14:textId="62D50D25" w:rsidR="003F4985" w:rsidRDefault="00570E2F" w:rsidP="00E61AD3">
      <w:r>
        <w:t xml:space="preserve">In the Australian </w:t>
      </w:r>
      <w:r w:rsidR="00E61AD3" w:rsidRPr="00E61AD3">
        <w:t>NHF</w:t>
      </w:r>
      <w:r w:rsidR="0041425D">
        <w:t xml:space="preserve"> and CSANZ </w:t>
      </w:r>
      <w:r>
        <w:t>G</w:t>
      </w:r>
      <w:r w:rsidR="00E61AD3" w:rsidRPr="00E61AD3">
        <w:t>uidelines for AF</w:t>
      </w:r>
      <w:r w:rsidR="0041425D">
        <w:t xml:space="preserve"> (2018)</w:t>
      </w:r>
      <w:r w:rsidR="00E61AD3">
        <w:t>,</w:t>
      </w:r>
      <w:r w:rsidR="00E61AD3" w:rsidRPr="00E61AD3">
        <w:t xml:space="preserve"> the CHA</w:t>
      </w:r>
      <w:r w:rsidR="00E61AD3" w:rsidRPr="00E61AD3">
        <w:rPr>
          <w:vertAlign w:val="subscript"/>
        </w:rPr>
        <w:t>2</w:t>
      </w:r>
      <w:r w:rsidR="00E61AD3" w:rsidRPr="00E61AD3">
        <w:t>DS</w:t>
      </w:r>
      <w:r w:rsidR="00E61AD3" w:rsidRPr="00E61AD3">
        <w:rPr>
          <w:vertAlign w:val="subscript"/>
        </w:rPr>
        <w:t>2</w:t>
      </w:r>
      <w:r w:rsidR="00E61AD3" w:rsidRPr="00E61AD3">
        <w:t>-VA score is recommended for predicting stroke risk in AF</w:t>
      </w:r>
      <w:r>
        <w:t xml:space="preserve">, which </w:t>
      </w:r>
      <w:r w:rsidR="00E61AD3" w:rsidRPr="00E61AD3">
        <w:t xml:space="preserve">determines </w:t>
      </w:r>
      <w:r>
        <w:t xml:space="preserve">the </w:t>
      </w:r>
      <w:r w:rsidR="00E61AD3" w:rsidRPr="00E61AD3">
        <w:t>management of patients. In patients with a score of zero, oral anticoagulation or ant</w:t>
      </w:r>
      <w:r w:rsidR="003E5E38">
        <w:t>iplatelet agents</w:t>
      </w:r>
      <w:r>
        <w:t xml:space="preserve"> are not recommended. R</w:t>
      </w:r>
      <w:r w:rsidR="00E61AD3" w:rsidRPr="00E61AD3">
        <w:t>ather</w:t>
      </w:r>
      <w:r>
        <w:t>,</w:t>
      </w:r>
      <w:r w:rsidR="00E61AD3" w:rsidRPr="00E61AD3">
        <w:t xml:space="preserve"> these patients will be re-evaluated annually</w:t>
      </w:r>
      <w:r>
        <w:t>,</w:t>
      </w:r>
      <w:r w:rsidR="00E61AD3" w:rsidRPr="00E61AD3">
        <w:t xml:space="preserve"> to review their score. Patients with a CHA</w:t>
      </w:r>
      <w:r w:rsidR="00E61AD3" w:rsidRPr="00E61AD3">
        <w:rPr>
          <w:vertAlign w:val="subscript"/>
        </w:rPr>
        <w:t>2</w:t>
      </w:r>
      <w:r w:rsidR="00E61AD3" w:rsidRPr="00E61AD3">
        <w:t>DS</w:t>
      </w:r>
      <w:r w:rsidR="00E61AD3" w:rsidRPr="00E61AD3">
        <w:rPr>
          <w:vertAlign w:val="subscript"/>
        </w:rPr>
        <w:t>2</w:t>
      </w:r>
      <w:r w:rsidR="00E61AD3" w:rsidRPr="00E61AD3">
        <w:t>-VA score of 1 are considered for OAT</w:t>
      </w:r>
      <w:r>
        <w:t>,</w:t>
      </w:r>
      <w:r w:rsidR="00E61AD3" w:rsidRPr="00E61AD3">
        <w:t xml:space="preserve"> to prevent stroke a</w:t>
      </w:r>
      <w:r>
        <w:t>nd systemic embolism (note the G</w:t>
      </w:r>
      <w:r w:rsidR="00E61AD3" w:rsidRPr="00E61AD3">
        <w:t xml:space="preserve">uidelines refer to oral </w:t>
      </w:r>
      <w:r w:rsidR="00E61AD3" w:rsidRPr="00E61AD3">
        <w:lastRenderedPageBreak/>
        <w:t>anticoagulant [OAC]</w:t>
      </w:r>
      <w:r w:rsidR="00373675">
        <w:t>,</w:t>
      </w:r>
      <w:r w:rsidR="00E61AD3" w:rsidRPr="00E61AD3">
        <w:t xml:space="preserve"> which is </w:t>
      </w:r>
      <w:r>
        <w:t>interchangeable with OAT). The G</w:t>
      </w:r>
      <w:r w:rsidR="00E61AD3" w:rsidRPr="00E61AD3">
        <w:t xml:space="preserve">uidelines specifically recommend that </w:t>
      </w:r>
      <w:r w:rsidR="00E61AD3" w:rsidRPr="007301DC">
        <w:rPr>
          <w:iCs/>
        </w:rPr>
        <w:t>“when oral anticoagulation is ini</w:t>
      </w:r>
      <w:r w:rsidRPr="007301DC">
        <w:rPr>
          <w:iCs/>
        </w:rPr>
        <w:t>tiated in patients with NVAF, a</w:t>
      </w:r>
      <w:r w:rsidR="008711CC">
        <w:rPr>
          <w:iCs/>
        </w:rPr>
        <w:t xml:space="preserve"> D</w:t>
      </w:r>
      <w:r w:rsidR="00E61AD3" w:rsidRPr="007301DC">
        <w:rPr>
          <w:iCs/>
        </w:rPr>
        <w:t>OAC – apixaban, dabigatran, or rivaroxaban – is recommended in preference to warfarin”</w:t>
      </w:r>
      <w:r w:rsidR="003E5E38">
        <w:t xml:space="preserve"> (p.1237). Antiplatelet agents</w:t>
      </w:r>
      <w:r w:rsidR="00E61AD3" w:rsidRPr="00E61AD3">
        <w:t xml:space="preserve"> are not recommended for stroke prevention of NVAF patients</w:t>
      </w:r>
      <w:r>
        <w:t>,</w:t>
      </w:r>
      <w:r w:rsidR="00E61AD3" w:rsidRPr="00E61AD3">
        <w:t xml:space="preserve"> irrespective of their CHA</w:t>
      </w:r>
      <w:r w:rsidR="00E61AD3" w:rsidRPr="00E61AD3">
        <w:rPr>
          <w:vertAlign w:val="subscript"/>
        </w:rPr>
        <w:t>2</w:t>
      </w:r>
      <w:r w:rsidR="00E61AD3" w:rsidRPr="00E61AD3">
        <w:t>DS</w:t>
      </w:r>
      <w:r w:rsidR="00E61AD3" w:rsidRPr="00E61AD3">
        <w:rPr>
          <w:vertAlign w:val="subscript"/>
        </w:rPr>
        <w:t>2</w:t>
      </w:r>
      <w:r w:rsidR="00E61AD3" w:rsidRPr="00E61AD3">
        <w:t>-VA score.</w:t>
      </w:r>
    </w:p>
    <w:p w14:paraId="4971C4AE" w14:textId="14938FB7" w:rsidR="00E61AD3" w:rsidRPr="003F4985" w:rsidRDefault="00E61AD3" w:rsidP="00E77853">
      <w:pPr>
        <w:spacing w:after="120"/>
      </w:pPr>
      <w:r w:rsidRPr="00E61AD3">
        <w:t>For patients with a CHA</w:t>
      </w:r>
      <w:r w:rsidRPr="00E61AD3">
        <w:rPr>
          <w:vertAlign w:val="subscript"/>
        </w:rPr>
        <w:t>2</w:t>
      </w:r>
      <w:r w:rsidRPr="00E61AD3">
        <w:t>DS</w:t>
      </w:r>
      <w:r w:rsidRPr="00E61AD3">
        <w:rPr>
          <w:vertAlign w:val="subscript"/>
        </w:rPr>
        <w:t>2</w:t>
      </w:r>
      <w:r w:rsidRPr="00E61AD3">
        <w:t>-VA score of ≥ 2 who are not contraindicated for anticoagulation, OAT is recommended</w:t>
      </w:r>
      <w:r>
        <w:t>,</w:t>
      </w:r>
      <w:r w:rsidRPr="00E61AD3">
        <w:t xml:space="preserve"> with</w:t>
      </w:r>
      <w:r>
        <w:t xml:space="preserve"> </w:t>
      </w:r>
      <w:r w:rsidR="008711CC">
        <w:t>direct</w:t>
      </w:r>
      <w:r>
        <w:t xml:space="preserve"> oral anticoagulants</w:t>
      </w:r>
      <w:r w:rsidRPr="00E61AD3">
        <w:t xml:space="preserve"> </w:t>
      </w:r>
      <w:r>
        <w:t>(</w:t>
      </w:r>
      <w:r w:rsidR="008711CC">
        <w:t>D</w:t>
      </w:r>
      <w:r w:rsidRPr="00E61AD3">
        <w:t>OACs</w:t>
      </w:r>
      <w:r>
        <w:t>)</w:t>
      </w:r>
      <w:r w:rsidRPr="00E61AD3">
        <w:t xml:space="preserve"> being preferred. For patients with clear contraindications to OAT, LAAC </w:t>
      </w:r>
      <w:r w:rsidR="006E5F5D">
        <w:t xml:space="preserve">may </w:t>
      </w:r>
      <w:r w:rsidRPr="00E61AD3">
        <w:t>be considered. This pathway is consistent with the MBS listing for LAAC</w:t>
      </w:r>
      <w:r w:rsidR="005E656E">
        <w:t>,</w:t>
      </w:r>
      <w:r w:rsidRPr="00E61AD3">
        <w:t xml:space="preserve"> with t</w:t>
      </w:r>
      <w:r w:rsidR="005E656E">
        <w:t>he G</w:t>
      </w:r>
      <w:r w:rsidRPr="00E61AD3">
        <w:t>uidelines citing MSAC Application 1347.1, with reference to effectiveness and cost-effectiveness of LAAC versus placebo</w:t>
      </w:r>
      <w:r w:rsidR="005E656E">
        <w:t>,</w:t>
      </w:r>
      <w:r w:rsidRPr="00E61AD3">
        <w:t xml:space="preserve"> to support this positioning of LAAC.</w:t>
      </w:r>
      <w:r>
        <w:t xml:space="preserve"> </w:t>
      </w:r>
    </w:p>
    <w:p w14:paraId="7A5B4EFA" w14:textId="5AA1FADB" w:rsidR="003F4985" w:rsidRPr="00303AAD" w:rsidRDefault="003F4985" w:rsidP="00E77853">
      <w:pPr>
        <w:spacing w:after="80"/>
        <w:rPr>
          <w:b/>
          <w:color w:val="00B0F0"/>
          <w:sz w:val="24"/>
          <w:szCs w:val="24"/>
          <w:u w:val="single"/>
        </w:rPr>
      </w:pPr>
      <w:r w:rsidRPr="00303AAD">
        <w:rPr>
          <w:b/>
          <w:color w:val="00B0F0"/>
          <w:sz w:val="24"/>
          <w:szCs w:val="24"/>
          <w:u w:val="single"/>
        </w:rPr>
        <w:t xml:space="preserve">Prevalence of NVAF </w:t>
      </w:r>
    </w:p>
    <w:p w14:paraId="61626527" w14:textId="18640EA0" w:rsidR="003F4985" w:rsidRPr="00FE1E74" w:rsidRDefault="008B46B0" w:rsidP="00FE1E74">
      <w:r w:rsidRPr="008B46B0">
        <w:t>The prevalence of NVAF and stroke risk distribution is substantiated by a relatively robust set of epidemiological inputs derived from Australian epidemiological studies. According to the report by the Department of Health and Ageing (DoHA) in 2012, the prevalence of AF in Australia is 1–2% (DoHA: review of anticoagulation therapies in atrial fibrillation 2012, Section 5.2; Go et al 2001; Miyasaka et al 2006; Sturm et al 2002), although prevalence estimates sharply increase with age</w:t>
      </w:r>
      <w:r>
        <w:t>,</w:t>
      </w:r>
      <w:r w:rsidRPr="008B46B0">
        <w:t xml:space="preserve"> and the number of people with stroke is also expected to increase significantly as the population ages.</w:t>
      </w:r>
    </w:p>
    <w:p w14:paraId="4D7486E7" w14:textId="77777777" w:rsidR="00E364F7" w:rsidRPr="00A6420B" w:rsidRDefault="002B3338" w:rsidP="00C821D8">
      <w:pPr>
        <w:pStyle w:val="Heading5"/>
      </w:pPr>
      <w:r w:rsidRPr="00C821D8">
        <w:t>Rationale</w:t>
      </w:r>
    </w:p>
    <w:p w14:paraId="12BE2843" w14:textId="2EE3C417" w:rsidR="00ED4947" w:rsidRDefault="00ED4947" w:rsidP="00953ED7">
      <w:r w:rsidRPr="00ED4947">
        <w:t>Currently, to be eligible for LAAC on the MBS, patients must have NVAF and be at increased risk of stroke (CHA</w:t>
      </w:r>
      <w:r w:rsidRPr="00ED4947">
        <w:rPr>
          <w:vertAlign w:val="subscript"/>
        </w:rPr>
        <w:t>2</w:t>
      </w:r>
      <w:r w:rsidRPr="00ED4947">
        <w:t>DS</w:t>
      </w:r>
      <w:r w:rsidRPr="00ED4947">
        <w:rPr>
          <w:vertAlign w:val="subscript"/>
        </w:rPr>
        <w:t>2</w:t>
      </w:r>
      <w:r w:rsidRPr="00ED4947">
        <w:t>-VA ≥ 2) and have a contraindication to lifelong oral anticoagulation</w:t>
      </w:r>
      <w:r w:rsidR="00655715">
        <w:t xml:space="preserve"> (OAT)</w:t>
      </w:r>
      <w:r w:rsidRPr="00ED4947">
        <w:t>, here referred to as ‘absolute’ contraindication to OAT. The proposed patient population in this application is the same as those who are currently eligible for LAAC on the MBS with the exception that patients have ‘</w:t>
      </w:r>
      <w:r w:rsidRPr="00373675">
        <w:rPr>
          <w:b/>
        </w:rPr>
        <w:t>relative’</w:t>
      </w:r>
      <w:r w:rsidRPr="00ED4947">
        <w:t xml:space="preserve"> contraindication to OAT, rather than ‘absolute’ contra</w:t>
      </w:r>
      <w:r w:rsidR="00064BD0">
        <w:t>indication to lifelong OAT. E</w:t>
      </w:r>
      <w:r w:rsidRPr="00ED4947">
        <w:t>ligibility criteria for MBS item 38276 is as follows</w:t>
      </w:r>
      <w:r w:rsidR="00064BD0">
        <w:t>,</w:t>
      </w:r>
      <w:r w:rsidRPr="00ED4947">
        <w:t xml:space="preserve"> with contraindications to life</w:t>
      </w:r>
      <w:r w:rsidR="00064BD0">
        <w:t>-</w:t>
      </w:r>
      <w:r w:rsidRPr="00ED4947">
        <w:t xml:space="preserve">long anticoagulation defined in </w:t>
      </w:r>
      <w:r w:rsidR="00064BD0">
        <w:t>E</w:t>
      </w:r>
      <w:r w:rsidRPr="00ED4947">
        <w:t>xp</w:t>
      </w:r>
      <w:r w:rsidR="00064BD0">
        <w:t>lanatory Note TN.8.132</w:t>
      </w:r>
      <w:r>
        <w:t>:</w:t>
      </w:r>
    </w:p>
    <w:p w14:paraId="3C6F50D6" w14:textId="77777777" w:rsidR="00ED4947" w:rsidRPr="00ED4947" w:rsidRDefault="00ED4947" w:rsidP="00ED4947">
      <w:pPr>
        <w:spacing w:after="0"/>
        <w:rPr>
          <w:bCs/>
        </w:rPr>
      </w:pPr>
      <w:r w:rsidRPr="00ED4947">
        <w:rPr>
          <w:bCs/>
        </w:rPr>
        <w:t>A contraindication to lifelong anticoagulation is defined as:</w:t>
      </w:r>
    </w:p>
    <w:p w14:paraId="6A16D635" w14:textId="60766D15" w:rsidR="006830A7" w:rsidRDefault="00ED4947" w:rsidP="00BB142F">
      <w:pPr>
        <w:pStyle w:val="ListParagraph"/>
        <w:numPr>
          <w:ilvl w:val="0"/>
          <w:numId w:val="9"/>
        </w:numPr>
        <w:spacing w:after="0"/>
        <w:rPr>
          <w:bCs/>
        </w:rPr>
      </w:pPr>
      <w:r w:rsidRPr="00ED4947">
        <w:rPr>
          <w:bCs/>
        </w:rPr>
        <w:t>a previous major bleeding complication experienced whilst undergoing treatment with oral anticoagulation therapy,</w:t>
      </w:r>
    </w:p>
    <w:p w14:paraId="78F23B05" w14:textId="77777777" w:rsidR="00ED4947" w:rsidRDefault="00ED4947" w:rsidP="00BB142F">
      <w:pPr>
        <w:pStyle w:val="ListParagraph"/>
        <w:numPr>
          <w:ilvl w:val="0"/>
          <w:numId w:val="9"/>
        </w:numPr>
        <w:spacing w:after="0"/>
        <w:rPr>
          <w:bCs/>
        </w:rPr>
      </w:pPr>
      <w:r w:rsidRPr="00ED4947">
        <w:rPr>
          <w:bCs/>
        </w:rPr>
        <w:t>a blood dyscrasia, or</w:t>
      </w:r>
    </w:p>
    <w:p w14:paraId="2DE1E887" w14:textId="7DF367FA" w:rsidR="00ED4947" w:rsidRPr="00ED4947" w:rsidRDefault="00ED4947" w:rsidP="00BB142F">
      <w:pPr>
        <w:pStyle w:val="ListParagraph"/>
        <w:numPr>
          <w:ilvl w:val="0"/>
          <w:numId w:val="9"/>
        </w:numPr>
        <w:rPr>
          <w:bCs/>
        </w:rPr>
      </w:pPr>
      <w:r w:rsidRPr="00ED4947">
        <w:rPr>
          <w:bCs/>
        </w:rPr>
        <w:t>a vascular abnormality predisposing to potentially life-threatening haemorrhage</w:t>
      </w:r>
      <w:r w:rsidR="003F4985">
        <w:rPr>
          <w:bCs/>
        </w:rPr>
        <w:t>.</w:t>
      </w:r>
      <w:r w:rsidRPr="00ED4947">
        <w:rPr>
          <w:bCs/>
        </w:rPr>
        <w:t xml:space="preserve"> </w:t>
      </w:r>
    </w:p>
    <w:p w14:paraId="6C44EC99" w14:textId="77777777" w:rsidR="00ED4947" w:rsidRPr="00ED4947" w:rsidRDefault="00ED4947" w:rsidP="00ED4947">
      <w:r w:rsidRPr="00ED4947">
        <w:t>The use of OAT for prevention of stroke in NVAF patients is based on a patient's stroke risk, relative to any comorbid conditions that might carry significant risk of bleeding. Such characteristics are referred to as relative contraindications. Relative contraindications represent patient characteristics that put them at higher risk for bleeding and may result in withholding OAT, given the balance of risk to benefit of treatment (Steinberg et al 2015).</w:t>
      </w:r>
    </w:p>
    <w:p w14:paraId="2B35A84A" w14:textId="4EA06199" w:rsidR="00ED4947" w:rsidRPr="00ED4947" w:rsidRDefault="00ED4947" w:rsidP="00ED4947">
      <w:r w:rsidRPr="00ED4947">
        <w:t xml:space="preserve">The ‘absolute’ contraindication to lifelong anticoagulation as per explanatory note (TN.8.132) were defined in the Stakeholder meeting for Application 1347 (MSAC Application 1347 Stakeholder meeting minutes 5 June 2015). This stakeholder meeting </w:t>
      </w:r>
      <w:r w:rsidRPr="007301DC">
        <w:rPr>
          <w:iCs/>
        </w:rPr>
        <w:t>“considered that relative contraindications were more difficult to establish particularly whether there was true intolerance to therapy or just reflected patient preference”</w:t>
      </w:r>
      <w:r w:rsidRPr="00ED4947">
        <w:t xml:space="preserve"> (p.2). To mitigate this, the Applicant has sought local expert advice to formulate a specific list of contraindications that do not reflect patient preference. </w:t>
      </w:r>
    </w:p>
    <w:p w14:paraId="5D70309A" w14:textId="5230E852" w:rsidR="00ED4947" w:rsidRDefault="00ED4947" w:rsidP="00ED4947">
      <w:r w:rsidRPr="00ED4947">
        <w:lastRenderedPageBreak/>
        <w:t>The study by Steinberg et al (2015) defines relative contraindications as advanced age (85 years or older), evidence of dementia, gastrointestinal haemorrhage, thrombocytopenia, anaemia, haematological malignancy and traumatic intracranial haemorrhage. Other sources are broadly similar, however also include recent history</w:t>
      </w:r>
      <w:r w:rsidR="00BE7B23">
        <w:t xml:space="preserve"> of</w:t>
      </w:r>
      <w:r w:rsidRPr="00ED4947">
        <w:t xml:space="preserve"> recurrent iatrogenic falls in patient at higher bleeding risk as a relative contraindication, whilst acknowledging that risk of fall is not a contraindication to OAT per se (Buckinghamshire Formulary NHS</w:t>
      </w:r>
      <w:r w:rsidRPr="00ED4947">
        <w:rPr>
          <w:vertAlign w:val="superscript"/>
        </w:rPr>
        <w:footnoteReference w:id="1"/>
      </w:r>
      <w:r w:rsidR="00BE7B23">
        <w:t>)</w:t>
      </w:r>
      <w:r w:rsidRPr="00ED4947">
        <w:t>. The definitions used by Steinberg et al (2015) were adapted based on local expert advice, to ensure only contraindications pertaining to patients bleeding risk were included. As such, age ≥ 85 years and dementia were not considered specific to patients bleeding risk per se and were not included in the list.</w:t>
      </w:r>
    </w:p>
    <w:p w14:paraId="53B717E8" w14:textId="5FF78A2E" w:rsidR="00E77853" w:rsidRDefault="00896845" w:rsidP="00781BAE">
      <w:pPr>
        <w:pStyle w:val="Heading3"/>
      </w:pPr>
      <w:r w:rsidRPr="00570E2F">
        <w:t>I</w:t>
      </w:r>
      <w:r w:rsidR="00E77853">
        <w:t>NTERVENTION</w:t>
      </w:r>
    </w:p>
    <w:p w14:paraId="20693100" w14:textId="4863ABEA" w:rsidR="003F4985" w:rsidRDefault="004574CD" w:rsidP="00E77853">
      <w:pPr>
        <w:spacing w:after="120"/>
      </w:pPr>
      <w:r>
        <w:t>The intervention for the proposed medical service is</w:t>
      </w:r>
      <w:r w:rsidRPr="004574CD">
        <w:rPr>
          <w:rFonts w:asciiTheme="minorHAnsi" w:eastAsiaTheme="minorHAnsi" w:hAnsiTheme="minorHAnsi" w:cstheme="minorBidi"/>
          <w:sz w:val="20"/>
        </w:rPr>
        <w:t xml:space="preserve"> </w:t>
      </w:r>
      <w:r w:rsidRPr="004574CD">
        <w:t>percutaneous insertion of a left atrial appendage closure (LAAC) device</w:t>
      </w:r>
      <w:r w:rsidR="00570E2F">
        <w:t>,</w:t>
      </w:r>
      <w:r w:rsidRPr="004574CD">
        <w:t xml:space="preserve"> to occlude the left atrial appendage (LAA) in patients with non-valvular atrial fibrillation (NVAF).</w:t>
      </w:r>
      <w:r w:rsidRPr="004574CD">
        <w:rPr>
          <w:rFonts w:asciiTheme="minorHAnsi" w:eastAsiaTheme="minorHAnsi" w:hAnsiTheme="minorHAnsi" w:cstheme="minorBidi"/>
          <w:sz w:val="20"/>
        </w:rPr>
        <w:t xml:space="preserve"> </w:t>
      </w:r>
      <w:r w:rsidR="003F4985" w:rsidRPr="003F4985">
        <w:t xml:space="preserve">The </w:t>
      </w:r>
      <w:r w:rsidR="003F4985">
        <w:t>left atrial appendage</w:t>
      </w:r>
      <w:r w:rsidR="003F4985" w:rsidRPr="003F4985">
        <w:t xml:space="preserve"> is the primary source for thromboembolism in patients with NVAF. The percutaneous insertion of an implantable device to occlude the LAA may be performed to reduce thromboembolism in patients with NVAF. The procedure aims at preventing stroke and systemic thromboembolism</w:t>
      </w:r>
      <w:r w:rsidR="00570E2F">
        <w:t>,</w:t>
      </w:r>
      <w:r w:rsidR="003F4985" w:rsidRPr="003F4985">
        <w:t xml:space="preserve"> by closing off t</w:t>
      </w:r>
      <w:r w:rsidR="00570E2F">
        <w:t xml:space="preserve">he LAA permanently to avoid </w:t>
      </w:r>
      <w:r w:rsidR="003F4985" w:rsidRPr="003F4985">
        <w:t>formation and migration of emboli to the brain.</w:t>
      </w:r>
    </w:p>
    <w:p w14:paraId="6FCFAEF1" w14:textId="77777777" w:rsidR="008D2B7D" w:rsidRPr="00E53EBE" w:rsidRDefault="008D2B7D" w:rsidP="008D2B7D">
      <w:pPr>
        <w:rPr>
          <w:i/>
        </w:rPr>
      </w:pPr>
      <w:r w:rsidRPr="00E53EBE">
        <w:rPr>
          <w:i/>
        </w:rPr>
        <w:t>PASC confirmed the intervention as stated in the PICO.</w:t>
      </w:r>
    </w:p>
    <w:p w14:paraId="788AB703" w14:textId="75B2FDE1" w:rsidR="00EB0B2F" w:rsidRPr="00303AAD" w:rsidRDefault="00EB0B2F" w:rsidP="00C821D8">
      <w:pPr>
        <w:pStyle w:val="Heading4"/>
      </w:pPr>
      <w:r w:rsidRPr="00303AAD">
        <w:t>Surgical procedure</w:t>
      </w:r>
    </w:p>
    <w:p w14:paraId="33E85717" w14:textId="77777777" w:rsidR="00EB0B2F" w:rsidRPr="00EB0B2F" w:rsidRDefault="00EB0B2F" w:rsidP="00E77853">
      <w:pPr>
        <w:spacing w:after="80"/>
      </w:pPr>
      <w:r w:rsidRPr="00EB0B2F">
        <w:t>Patients are pre-screened with transoesophageal echocardiogram (TOE) to ensure eligibility for the procedure (absence of thrombus and appendage size/morphology suitable for occlusion). Appendage measurements should be taken and the appropriate size device selected as per the directions for use (DFUs) of the respective devices.</w:t>
      </w:r>
    </w:p>
    <w:p w14:paraId="7361E817" w14:textId="22C29167" w:rsidR="00EB0B2F" w:rsidRPr="00EB0B2F" w:rsidRDefault="00EB0B2F" w:rsidP="00EB0B2F">
      <w:r w:rsidRPr="00EB0B2F">
        <w:t xml:space="preserve">The procedure is performed under local or general anaesthesia by an interventional cardiologist or cardiac electrophysiologist in a catheterisation laboratory under guidance of fluoroscopy and </w:t>
      </w:r>
      <w:r w:rsidR="00897B8F">
        <w:t>TOE</w:t>
      </w:r>
      <w:r w:rsidRPr="00EB0B2F">
        <w:t>. The procedure takes approximately 60 minutes, which includes pre-, intra- and post-service components</w:t>
      </w:r>
      <w:r>
        <w:t>:</w:t>
      </w:r>
    </w:p>
    <w:p w14:paraId="0E11B94A" w14:textId="689C4236" w:rsidR="00EB0B2F" w:rsidRPr="00EB0B2F" w:rsidRDefault="00EB0B2F" w:rsidP="00BB142F">
      <w:pPr>
        <w:numPr>
          <w:ilvl w:val="0"/>
          <w:numId w:val="10"/>
        </w:numPr>
        <w:spacing w:after="0"/>
      </w:pPr>
      <w:r w:rsidRPr="00EB0B2F">
        <w:t xml:space="preserve">Pre-service component: 5—10 min. The </w:t>
      </w:r>
      <w:r w:rsidR="00E1534A">
        <w:t>cardiologist</w:t>
      </w:r>
      <w:r w:rsidRPr="00EB0B2F">
        <w:t xml:space="preserve"> will review patient notes and acquire patient consent for the procedure.</w:t>
      </w:r>
    </w:p>
    <w:p w14:paraId="58FDF3F8" w14:textId="77777777" w:rsidR="00EB0B2F" w:rsidRPr="00EB0B2F" w:rsidRDefault="00EB0B2F" w:rsidP="00BB142F">
      <w:pPr>
        <w:numPr>
          <w:ilvl w:val="0"/>
          <w:numId w:val="10"/>
        </w:numPr>
        <w:spacing w:after="0"/>
      </w:pPr>
      <w:r w:rsidRPr="00EB0B2F">
        <w:t>Intra-service component: mean LAA occlusion procedure time is 51.5 ± 27.7 minutes (Reddy et al 2013).</w:t>
      </w:r>
    </w:p>
    <w:p w14:paraId="218551C1" w14:textId="77777777" w:rsidR="00EB0B2F" w:rsidRPr="00EB0B2F" w:rsidRDefault="00EB0B2F" w:rsidP="00BB142F">
      <w:pPr>
        <w:numPr>
          <w:ilvl w:val="0"/>
          <w:numId w:val="10"/>
        </w:numPr>
      </w:pPr>
      <w:r w:rsidRPr="00EB0B2F">
        <w:t>Post-service component: 5 minutes. This may include procedures notes.</w:t>
      </w:r>
    </w:p>
    <w:p w14:paraId="4A979999" w14:textId="77777777" w:rsidR="00897B8F" w:rsidRDefault="00EB0B2F" w:rsidP="00EB0B2F">
      <w:r w:rsidRPr="00EB0B2F">
        <w:t xml:space="preserve">The implantation procedure uses standard transseptal techniques. The access sheath and delivery catheter permit device placement in the LAA via femoral venous access and inter-atrial septum crossing into the left atrium. The device is unsheathed when in the appropriate position. Several criteria are assessed prior to final release of the device including position, seal and device stability. A </w:t>
      </w:r>
      <w:r w:rsidRPr="00EB0B2F">
        <w:lastRenderedPageBreak/>
        <w:t xml:space="preserve">device can be repositioned or removed prior to its final release if criteria for permanent placement are not met. </w:t>
      </w:r>
    </w:p>
    <w:p w14:paraId="3B852B72" w14:textId="404583AB" w:rsidR="00F368DA" w:rsidRPr="00303AAD" w:rsidRDefault="00F368DA" w:rsidP="00C821D8">
      <w:pPr>
        <w:pStyle w:val="Heading4"/>
      </w:pPr>
      <w:r w:rsidRPr="00303AAD">
        <w:t>Setting</w:t>
      </w:r>
    </w:p>
    <w:p w14:paraId="4FF01B79" w14:textId="3E03F7B5" w:rsidR="004D09EF" w:rsidRDefault="004D09EF" w:rsidP="004D09EF">
      <w:r w:rsidRPr="00EB0B2F">
        <w:t>The proposed medical service is provided in a public or private hospital. In general, patients stay overnight in the hospital after the procedure and are discharged the following day. Patients may also require additional pre-discharge imaging services (e.g. pre-discharge chest x-ray or transthoracic echocardiogram [TTE]).</w:t>
      </w:r>
      <w:r>
        <w:t xml:space="preserve"> </w:t>
      </w:r>
      <w:r w:rsidRPr="004D09EF">
        <w:t>Accessibility to the LAAC procedure is limited by referral to an interventional cardiologist</w:t>
      </w:r>
      <w:r w:rsidR="004509CA">
        <w:t xml:space="preserve"> or </w:t>
      </w:r>
      <w:r w:rsidR="004509CA" w:rsidRPr="00EB0B2F">
        <w:t>cardiac electrophysiologist</w:t>
      </w:r>
      <w:r w:rsidRPr="004D09EF">
        <w:t>, availability of an accredited operator and equipped facility including a catheterisation laboratory.</w:t>
      </w:r>
      <w:r>
        <w:t xml:space="preserve"> </w:t>
      </w:r>
    </w:p>
    <w:p w14:paraId="236B3942" w14:textId="45CC3E8B" w:rsidR="008002A5" w:rsidRPr="008002A5" w:rsidRDefault="008002A5" w:rsidP="008002A5">
      <w:pPr>
        <w:spacing w:after="0"/>
      </w:pPr>
      <w:r w:rsidRPr="008002A5">
        <w:t>Cardiologists who intend to perform transcatheter occlusion of</w:t>
      </w:r>
      <w:r w:rsidR="00E71EF9">
        <w:t xml:space="preserve"> the</w:t>
      </w:r>
      <w:r w:rsidRPr="008002A5">
        <w:t xml:space="preserve"> LAA using the device undergo a comprehensive training program, which is provided by the manufacturers. The requirements to participate in this program are as follows:</w:t>
      </w:r>
    </w:p>
    <w:p w14:paraId="63805119" w14:textId="77777777" w:rsidR="008002A5" w:rsidRPr="008002A5" w:rsidRDefault="008002A5" w:rsidP="00BB142F">
      <w:pPr>
        <w:numPr>
          <w:ilvl w:val="0"/>
          <w:numId w:val="10"/>
        </w:numPr>
        <w:spacing w:after="0"/>
      </w:pPr>
      <w:r w:rsidRPr="008002A5">
        <w:t>Proficiency in trans-septal skills and left sided procedures</w:t>
      </w:r>
    </w:p>
    <w:p w14:paraId="4CB407CB" w14:textId="77777777" w:rsidR="008002A5" w:rsidRPr="008002A5" w:rsidRDefault="008002A5" w:rsidP="00BB142F">
      <w:pPr>
        <w:numPr>
          <w:ilvl w:val="0"/>
          <w:numId w:val="10"/>
        </w:numPr>
        <w:spacing w:after="0"/>
      </w:pPr>
      <w:r w:rsidRPr="008002A5">
        <w:t>Access to surgical back-up</w:t>
      </w:r>
    </w:p>
    <w:p w14:paraId="319BDD2D" w14:textId="77777777" w:rsidR="008002A5" w:rsidRPr="008002A5" w:rsidRDefault="008002A5" w:rsidP="00BB142F">
      <w:pPr>
        <w:numPr>
          <w:ilvl w:val="0"/>
          <w:numId w:val="10"/>
        </w:numPr>
        <w:spacing w:after="0"/>
      </w:pPr>
      <w:r w:rsidRPr="008002A5">
        <w:t>Willingness to complete the LAA Closure Training Program</w:t>
      </w:r>
    </w:p>
    <w:p w14:paraId="4380C670" w14:textId="77777777" w:rsidR="008002A5" w:rsidRPr="008002A5" w:rsidRDefault="008002A5" w:rsidP="00BB142F">
      <w:pPr>
        <w:numPr>
          <w:ilvl w:val="0"/>
          <w:numId w:val="10"/>
        </w:numPr>
      </w:pPr>
      <w:r w:rsidRPr="008002A5">
        <w:t>Committed to routine implantations to maintain skill set.</w:t>
      </w:r>
    </w:p>
    <w:p w14:paraId="5EC2B982" w14:textId="10A89795" w:rsidR="008002A5" w:rsidRDefault="008002A5" w:rsidP="008002A5">
      <w:r w:rsidRPr="008002A5">
        <w:t xml:space="preserve">Initial proctoring is provided by a </w:t>
      </w:r>
      <w:r w:rsidR="00E1534A">
        <w:t>cardiologist</w:t>
      </w:r>
      <w:r w:rsidRPr="008002A5">
        <w:t xml:space="preserve"> experienced in LAAC and/or a clinical specialist. To be considered an independent treating cardiologist, both the trainee and proctor must agree that there is an appropriate level of skill in implanting the device which is normally achieved following the successful completion of 5-10 procedures under supervision pending skill set.</w:t>
      </w:r>
    </w:p>
    <w:p w14:paraId="6C131000" w14:textId="03AA25FE" w:rsidR="004D09EF" w:rsidRDefault="004D09EF" w:rsidP="004D09EF">
      <w:r w:rsidRPr="004D09EF">
        <w:t>The LAA occluder is designed to be implanted permanently into the heart. It is therefore expected that the majority of patients will only receive a single procedure in their lifetime. However, in rare circumstances (e.g. embolization or infection) device removal may be required. This is achieved as a peripheral transcatheter procedure or in an open cardiac procedure. If removal is needed, an interventional cardiologist and/or cardiac surgeon can perform the removal.</w:t>
      </w:r>
    </w:p>
    <w:p w14:paraId="52DCB97C" w14:textId="77777777" w:rsidR="00A3629B" w:rsidRPr="00303AAD" w:rsidRDefault="00A3629B" w:rsidP="00C821D8">
      <w:pPr>
        <w:pStyle w:val="Heading4"/>
      </w:pPr>
      <w:r w:rsidRPr="00303AAD">
        <w:t>Postoperative care</w:t>
      </w:r>
    </w:p>
    <w:p w14:paraId="78C4B4F7" w14:textId="257184CE" w:rsidR="00A3629B" w:rsidRDefault="00A3629B" w:rsidP="00A3629B">
      <w:r w:rsidRPr="00EB0B2F">
        <w:t xml:space="preserve">Postoperatively, patients should begin antiplatelet medication to achieve optimal results. The appropriate dose and duration of antiplatelet therapy post-procedure is manufacturer specific. In general terms, patients will be managed on dual antiplatelet therapy for a minimum of 3 months (aspirin and clopidogrel) and maintained on aspirin for at least 12 months. Follow up examination with </w:t>
      </w:r>
      <w:r w:rsidR="00E71EF9">
        <w:t xml:space="preserve">a </w:t>
      </w:r>
      <w:r w:rsidRPr="00EB0B2F">
        <w:t xml:space="preserve">TOE is performed at six weeks to evaluate the LAA seal. A </w:t>
      </w:r>
      <w:r w:rsidR="00E1534A">
        <w:t>cardiologist</w:t>
      </w:r>
      <w:r w:rsidRPr="00EB0B2F">
        <w:t xml:space="preserve"> may choose to perform additional TOE procedures if any complications are suspected.</w:t>
      </w:r>
    </w:p>
    <w:p w14:paraId="0E2659EC" w14:textId="62694280" w:rsidR="00EB0B2F" w:rsidRPr="00303AAD" w:rsidRDefault="00EB0B2F" w:rsidP="00C821D8">
      <w:pPr>
        <w:pStyle w:val="Heading4"/>
      </w:pPr>
      <w:r w:rsidRPr="00303AAD">
        <w:t>Devices</w:t>
      </w:r>
    </w:p>
    <w:p w14:paraId="7E899DFF" w14:textId="5023F2CC" w:rsidR="003F4985" w:rsidRPr="003F4985" w:rsidRDefault="003F4985" w:rsidP="003F4985">
      <w:r w:rsidRPr="003F4985">
        <w:t>There are currently four devices registered for use to perform the LAAC procedure in Australia, WATCHMAN</w:t>
      </w:r>
      <w:r w:rsidRPr="003F4985">
        <w:rPr>
          <w:vertAlign w:val="superscript"/>
        </w:rPr>
        <w:t>TM</w:t>
      </w:r>
      <w:r w:rsidRPr="003F4985">
        <w:t xml:space="preserve"> (Boston Scientific), the AMPLATZER</w:t>
      </w:r>
      <w:r w:rsidRPr="003F4985">
        <w:rPr>
          <w:vertAlign w:val="superscript"/>
        </w:rPr>
        <w:t>TM</w:t>
      </w:r>
      <w:r w:rsidRPr="003F4985">
        <w:t xml:space="preserve"> Cardiac Plug (</w:t>
      </w:r>
      <w:r w:rsidRPr="003F4985">
        <w:rPr>
          <w:lang w:val="en-US"/>
        </w:rPr>
        <w:t>St Jude Medical</w:t>
      </w:r>
      <w:r w:rsidRPr="003F4985">
        <w:t>), the AMPLATZER</w:t>
      </w:r>
      <w:r w:rsidRPr="003F4985">
        <w:rPr>
          <w:vertAlign w:val="superscript"/>
        </w:rPr>
        <w:t>TM</w:t>
      </w:r>
      <w:r w:rsidRPr="003F4985">
        <w:t xml:space="preserve"> Amulet (</w:t>
      </w:r>
      <w:r w:rsidRPr="003F4985">
        <w:rPr>
          <w:lang w:val="en-US"/>
        </w:rPr>
        <w:t>St Jude Medical</w:t>
      </w:r>
      <w:r w:rsidRPr="003F4985">
        <w:t>) and the Coherex WaveCrest™ (Johnson and Johnson).</w:t>
      </w:r>
    </w:p>
    <w:p w14:paraId="2C7BEFF5" w14:textId="77777777" w:rsidR="003F4985" w:rsidRPr="003F4985" w:rsidRDefault="003F4985" w:rsidP="003F4985">
      <w:pPr>
        <w:rPr>
          <w:i/>
        </w:rPr>
      </w:pPr>
      <w:r w:rsidRPr="003F4985">
        <w:t xml:space="preserve">The intervention for the purpose of this resubmission is transcatheter occlusion of the LAA. In the Final Protocol for MSAC Application 1347, PASC agreed that from a clinical perspective, all LAA occlusion devices are similar and for the purposes of the assessment report, it is appropriate to </w:t>
      </w:r>
      <w:r w:rsidRPr="003F4985">
        <w:lastRenderedPageBreak/>
        <w:t xml:space="preserve">group all technologies in a generic approach. Indeed, in the PSD, MSAC </w:t>
      </w:r>
      <w:r w:rsidRPr="007301DC">
        <w:t>“noted that there was insufficient basis to compare across available LAAC devices in terms of their comparative safety and comparative effectiveness</w:t>
      </w:r>
      <w:r w:rsidRPr="003F4985">
        <w:rPr>
          <w:i/>
        </w:rPr>
        <w:t xml:space="preserve"> </w:t>
      </w:r>
      <w:r w:rsidRPr="003F4985">
        <w:t>(</w:t>
      </w:r>
      <w:bookmarkStart w:id="8" w:name="_Hlk23165591"/>
      <w:r w:rsidRPr="003F4985">
        <w:t>MSAC Application 1347 PSD November 2014</w:t>
      </w:r>
      <w:bookmarkEnd w:id="8"/>
      <w:r w:rsidRPr="003F4985">
        <w:t>)</w:t>
      </w:r>
      <w:r w:rsidRPr="003F4985">
        <w:rPr>
          <w:i/>
        </w:rPr>
        <w:t>.</w:t>
      </w:r>
    </w:p>
    <w:p w14:paraId="6C088DD0" w14:textId="09115BBF" w:rsidR="003F4985" w:rsidRDefault="00E61AD3" w:rsidP="00303AAD">
      <w:pPr>
        <w:spacing w:after="120"/>
        <w:rPr>
          <w:iCs/>
        </w:rPr>
      </w:pPr>
      <w:r>
        <w:rPr>
          <w:iCs/>
        </w:rPr>
        <w:t>While</w:t>
      </w:r>
      <w:r w:rsidR="003F4985" w:rsidRPr="003F4985">
        <w:rPr>
          <w:iCs/>
        </w:rPr>
        <w:t xml:space="preserve"> the WATCHMAN, AMPLATZER Cardiac Plug</w:t>
      </w:r>
      <w:r w:rsidR="00570E2F">
        <w:rPr>
          <w:iCs/>
        </w:rPr>
        <w:t xml:space="preserve"> and</w:t>
      </w:r>
      <w:r w:rsidR="003F4985" w:rsidRPr="003F4985">
        <w:rPr>
          <w:iCs/>
        </w:rPr>
        <w:t xml:space="preserve"> AMPLATZER Amulet devices are listed on the </w:t>
      </w:r>
      <w:r w:rsidR="00570E2F">
        <w:rPr>
          <w:iCs/>
        </w:rPr>
        <w:t>Prostheses Li</w:t>
      </w:r>
      <w:r w:rsidR="003F4985" w:rsidRPr="003F4985">
        <w:rPr>
          <w:iCs/>
        </w:rPr>
        <w:t>st, the Coherex WaveCrest device is not. For completeness</w:t>
      </w:r>
      <w:r w:rsidR="00570E2F">
        <w:rPr>
          <w:iCs/>
        </w:rPr>
        <w:t>,</w:t>
      </w:r>
      <w:r w:rsidR="003F4985" w:rsidRPr="003F4985">
        <w:rPr>
          <w:iCs/>
        </w:rPr>
        <w:t xml:space="preserve"> details of all four devices are provided below.</w:t>
      </w:r>
    </w:p>
    <w:p w14:paraId="0FFEC39C" w14:textId="77777777" w:rsidR="00CE7D3E" w:rsidRPr="00303AAD" w:rsidRDefault="00CE7D3E" w:rsidP="00C821D8">
      <w:pPr>
        <w:pStyle w:val="Heading6"/>
      </w:pPr>
      <w:r w:rsidRPr="00C821D8">
        <w:t>WATCHMAN</w:t>
      </w:r>
      <w:r w:rsidRPr="00303AAD">
        <w:t>™</w:t>
      </w:r>
    </w:p>
    <w:p w14:paraId="458BA275" w14:textId="08FEDAC0" w:rsidR="000C680A" w:rsidRPr="000C680A" w:rsidRDefault="000C680A" w:rsidP="000C680A">
      <w:pPr>
        <w:rPr>
          <w:iCs/>
        </w:rPr>
      </w:pPr>
      <w:r w:rsidRPr="000C680A">
        <w:rPr>
          <w:iCs/>
        </w:rPr>
        <w:t>The WATCHMAN LAA Closure Technology consists of the Access System (Access Sheath and Dilator) and Delivery System (Delivery Catheter and LAA Closure Device). The Access System and Delivery System permit device placement in the LAA via femoral venous access and inter-atrial septum crossing into the left atrium. The WATCHMAN device is a self-expanding nitinol structure with a porous membrane on the proximal face (</w:t>
      </w:r>
      <w:r w:rsidRPr="000C680A">
        <w:rPr>
          <w:iCs/>
        </w:rPr>
        <w:fldChar w:fldCharType="begin"/>
      </w:r>
      <w:r w:rsidRPr="000C680A">
        <w:rPr>
          <w:iCs/>
        </w:rPr>
        <w:instrText xml:space="preserve"> REF _Ref22285551 \h </w:instrText>
      </w:r>
      <w:r w:rsidRPr="000C680A">
        <w:rPr>
          <w:iCs/>
        </w:rPr>
      </w:r>
      <w:r w:rsidRPr="000C680A">
        <w:rPr>
          <w:iCs/>
        </w:rPr>
        <w:fldChar w:fldCharType="separate"/>
      </w:r>
      <w:r w:rsidRPr="000C680A">
        <w:rPr>
          <w:iCs/>
        </w:rPr>
        <w:t xml:space="preserve">Figure </w:t>
      </w:r>
      <w:r w:rsidRPr="000C680A">
        <w:rPr>
          <w:iCs/>
        </w:rPr>
        <w:fldChar w:fldCharType="end"/>
      </w:r>
      <w:r w:rsidR="00A3629B">
        <w:rPr>
          <w:iCs/>
        </w:rPr>
        <w:t>1</w:t>
      </w:r>
      <w:r w:rsidRPr="000C680A">
        <w:rPr>
          <w:iCs/>
        </w:rPr>
        <w:t xml:space="preserve">). The device is constrained within the Delivery System until deployment in the LAA. The device is available in 5 sizes from 21 to 33 mm. </w:t>
      </w:r>
    </w:p>
    <w:p w14:paraId="1336A1D6" w14:textId="6A59A515" w:rsidR="000C680A" w:rsidRPr="008332BD" w:rsidRDefault="000C680A" w:rsidP="00A3629B">
      <w:r w:rsidRPr="000C680A">
        <w:rPr>
          <w:iCs/>
        </w:rPr>
        <w:t>The WATCHMAN LAA Closure device is designed to be permanently implanted at or slightly distal to the ostium (opening) of the LAA.</w:t>
      </w:r>
    </w:p>
    <w:p w14:paraId="31EB49F0" w14:textId="77777777" w:rsidR="000C680A" w:rsidRDefault="000C680A" w:rsidP="00190CAE">
      <w:pPr>
        <w:keepNext/>
        <w:keepLines/>
        <w:spacing w:after="0"/>
      </w:pPr>
      <w:r>
        <w:rPr>
          <w:noProof/>
          <w:lang w:eastAsia="en-AU"/>
        </w:rPr>
        <w:drawing>
          <wp:inline distT="0" distB="0" distL="0" distR="0" wp14:anchorId="235D8B95" wp14:editId="2B920FB2">
            <wp:extent cx="3062177" cy="1690577"/>
            <wp:effectExtent l="0" t="0" r="5080" b="5080"/>
            <wp:docPr id="4" name="Picture 4" descr="Photo of device"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3065145" cy="1692216"/>
                    </a:xfrm>
                    <a:prstGeom prst="rect">
                      <a:avLst/>
                    </a:prstGeom>
                    <a:noFill/>
                    <a:ln>
                      <a:noFill/>
                    </a:ln>
                  </pic:spPr>
                </pic:pic>
              </a:graphicData>
            </a:graphic>
          </wp:inline>
        </w:drawing>
      </w:r>
    </w:p>
    <w:p w14:paraId="3A9358E7" w14:textId="6B7795B0" w:rsidR="00CE7D3E" w:rsidRPr="00CE7D3E" w:rsidRDefault="00AE0B87" w:rsidP="00AE0B87">
      <w:pPr>
        <w:pStyle w:val="Caption"/>
        <w:ind w:left="0" w:firstLine="0"/>
        <w:rPr>
          <w:i/>
          <w:iCs/>
        </w:rPr>
      </w:pPr>
      <w:bookmarkStart w:id="9" w:name="_Ref22285551"/>
      <w:r>
        <w:t xml:space="preserve">Figure </w:t>
      </w:r>
      <w:r>
        <w:fldChar w:fldCharType="begin"/>
      </w:r>
      <w:r>
        <w:instrText xml:space="preserve"> SEQ Figure \* ARABIC </w:instrText>
      </w:r>
      <w:r>
        <w:fldChar w:fldCharType="separate"/>
      </w:r>
      <w:r>
        <w:rPr>
          <w:noProof/>
        </w:rPr>
        <w:t>1</w:t>
      </w:r>
      <w:r>
        <w:fldChar w:fldCharType="end"/>
      </w:r>
      <w:bookmarkStart w:id="10" w:name="_Ref385418214"/>
      <w:bookmarkStart w:id="11" w:name="_Toc442872210"/>
      <w:bookmarkEnd w:id="9"/>
      <w:r>
        <w:tab/>
      </w:r>
      <w:r w:rsidR="00CE7D3E" w:rsidRPr="00AE0B87">
        <w:rPr>
          <w:iCs/>
        </w:rPr>
        <w:t>WATCHMAN™ LAA occluder</w:t>
      </w:r>
      <w:bookmarkEnd w:id="10"/>
      <w:bookmarkEnd w:id="11"/>
    </w:p>
    <w:p w14:paraId="41C674DA" w14:textId="77777777" w:rsidR="00CE7D3E" w:rsidRPr="00CE7D3E" w:rsidRDefault="00CE7D3E" w:rsidP="00CE7D3E">
      <w:pPr>
        <w:rPr>
          <w:b/>
          <w:i/>
          <w:iCs/>
        </w:rPr>
      </w:pPr>
      <w:r w:rsidRPr="007301DC">
        <w:rPr>
          <w:iCs/>
        </w:rPr>
        <w:t>Source: Cardiac Rhythm News &lt;</w:t>
      </w:r>
      <w:hyperlink r:id="rId10" w:tooltip="This link directs to cardiac rhythm news website " w:history="1">
        <w:r w:rsidRPr="007301DC">
          <w:rPr>
            <w:rStyle w:val="Hyperlink"/>
            <w:iCs/>
          </w:rPr>
          <w:t>www.CardiacRhythmNews.com</w:t>
        </w:r>
      </w:hyperlink>
      <w:r w:rsidRPr="00CE7D3E">
        <w:rPr>
          <w:i/>
          <w:iCs/>
        </w:rPr>
        <w:t>&gt;</w:t>
      </w:r>
    </w:p>
    <w:p w14:paraId="5D7D4ED8" w14:textId="77777777" w:rsidR="00CE7D3E" w:rsidRPr="00303AAD" w:rsidRDefault="00CE7D3E" w:rsidP="00C821D8">
      <w:pPr>
        <w:pStyle w:val="Heading6"/>
      </w:pPr>
      <w:r w:rsidRPr="00303AAD">
        <w:t>AMPLATZER Cardiac Plug™</w:t>
      </w:r>
    </w:p>
    <w:p w14:paraId="11824871" w14:textId="47687824" w:rsidR="00CE7D3E" w:rsidRPr="00CE7D3E" w:rsidRDefault="00CE7D3E" w:rsidP="00AE0B87">
      <w:pPr>
        <w:keepNext/>
        <w:rPr>
          <w:iCs/>
        </w:rPr>
      </w:pPr>
      <w:r w:rsidRPr="00CE7D3E">
        <w:rPr>
          <w:iCs/>
        </w:rPr>
        <w:t>The AMPLATZER Cardiac Plug™ (Abbott Australia Pty Ltd) is a transcatheter self-expanding nitinol device for use in cardiac structures. The AMPLATZER™ Cardiac Plug™ consists of a small proximal disc, a central polyester patch, and a larger disc with hooks to anchor the device in the LAA. (</w:t>
      </w:r>
      <w:r w:rsidRPr="00CE7D3E">
        <w:rPr>
          <w:iCs/>
        </w:rPr>
        <w:fldChar w:fldCharType="begin"/>
      </w:r>
      <w:r w:rsidRPr="00CE7D3E">
        <w:rPr>
          <w:iCs/>
        </w:rPr>
        <w:instrText xml:space="preserve"> REF _Ref22285632 \h </w:instrText>
      </w:r>
      <w:r w:rsidRPr="00CE7D3E">
        <w:rPr>
          <w:iCs/>
        </w:rPr>
      </w:r>
      <w:r w:rsidRPr="00CE7D3E">
        <w:rPr>
          <w:iCs/>
        </w:rPr>
        <w:fldChar w:fldCharType="separate"/>
      </w:r>
      <w:r w:rsidRPr="00CE7D3E">
        <w:rPr>
          <w:iCs/>
        </w:rPr>
        <w:t xml:space="preserve">Figure </w:t>
      </w:r>
      <w:r w:rsidRPr="00CE7D3E">
        <w:rPr>
          <w:iCs/>
          <w:lang w:val="en-GB"/>
        </w:rPr>
        <w:fldChar w:fldCharType="end"/>
      </w:r>
      <w:r w:rsidR="00A3629B">
        <w:rPr>
          <w:iCs/>
          <w:lang w:val="en-GB"/>
        </w:rPr>
        <w:t>2</w:t>
      </w:r>
      <w:r w:rsidRPr="00CE7D3E">
        <w:rPr>
          <w:iCs/>
        </w:rPr>
        <w:t>). The device is constrained within the Delivery System until deployment in the LAA.</w:t>
      </w:r>
    </w:p>
    <w:p w14:paraId="4E21DAC9" w14:textId="77777777" w:rsidR="00CE7D3E" w:rsidRPr="00CE7D3E" w:rsidRDefault="00CE7D3E" w:rsidP="00CE7D3E">
      <w:pPr>
        <w:rPr>
          <w:iCs/>
        </w:rPr>
      </w:pPr>
      <w:r w:rsidRPr="00CE7D3E">
        <w:rPr>
          <w:iCs/>
        </w:rPr>
        <w:t>The lobe has stabilising wires to improve device placement and retention. The device has threaded screw attachments at each end for connection to the delivery and loading cables. The device has radiopaque markers at each end and at the stabilising wires which permit visibility during fluoroscopy to facilitate accurate device placement.</w:t>
      </w:r>
    </w:p>
    <w:p w14:paraId="03D332A8" w14:textId="77777777" w:rsidR="00CE7D3E" w:rsidRPr="00CE7D3E" w:rsidRDefault="00CE7D3E" w:rsidP="00CE7D3E">
      <w:pPr>
        <w:rPr>
          <w:iCs/>
        </w:rPr>
      </w:pPr>
      <w:r w:rsidRPr="00CE7D3E">
        <w:rPr>
          <w:iCs/>
        </w:rPr>
        <w:t>It is designed to provide optimal occlusion with full cross-sectional orifice coverage of the LAA, regardless of the LAA anatomy and is delivered via AMPLATZER™ TORQVUE™ Delivery systems designed specifically for use with this device.</w:t>
      </w:r>
    </w:p>
    <w:p w14:paraId="5004A43D" w14:textId="2DADCA39" w:rsidR="00CE7D3E" w:rsidRPr="00CE7D3E" w:rsidRDefault="00CE7D3E" w:rsidP="00CE7D3E">
      <w:pPr>
        <w:rPr>
          <w:iCs/>
        </w:rPr>
      </w:pPr>
      <w:r w:rsidRPr="00CE7D3E">
        <w:rPr>
          <w:iCs/>
        </w:rPr>
        <w:t xml:space="preserve">The AMPLATZER Cardiac Plug™ device is available in eight different sizes (16mm to 30mm) to accommodate the size of the LAA. The AMPLATZER™ Cardiac Plug is intended for use in cardiac </w:t>
      </w:r>
      <w:r w:rsidRPr="00CE7D3E">
        <w:rPr>
          <w:iCs/>
        </w:rPr>
        <w:lastRenderedPageBreak/>
        <w:t>structures that do not involve the septal wall, but which require closure or occlusion. The AMPLATZER</w:t>
      </w:r>
      <w:r w:rsidRPr="00CE7D3E">
        <w:rPr>
          <w:iCs/>
          <w:vertAlign w:val="superscript"/>
        </w:rPr>
        <w:t>TM</w:t>
      </w:r>
      <w:r w:rsidRPr="00CE7D3E">
        <w:rPr>
          <w:iCs/>
        </w:rPr>
        <w:t xml:space="preserve"> Cardiac Plug is intended to prevent thrombus embolization from the LAA in patients with NVAF. </w:t>
      </w:r>
    </w:p>
    <w:p w14:paraId="5D1D86FC" w14:textId="77777777" w:rsidR="00CE7D3E" w:rsidRPr="00CE7D3E" w:rsidRDefault="00CE7D3E" w:rsidP="00CE7D3E">
      <w:pPr>
        <w:rPr>
          <w:i/>
          <w:iCs/>
        </w:rPr>
      </w:pPr>
      <w:r w:rsidRPr="00CE7D3E">
        <w:rPr>
          <w:i/>
          <w:iCs/>
          <w:noProof/>
          <w:lang w:eastAsia="en-AU"/>
        </w:rPr>
        <w:drawing>
          <wp:inline distT="0" distB="0" distL="0" distR="0" wp14:anchorId="32FF07CB" wp14:editId="1BD8D4C2">
            <wp:extent cx="2083435" cy="2083435"/>
            <wp:effectExtent l="0" t="0" r="0" b="0"/>
            <wp:docPr id="3" name="Picture 3" descr="Photo of device"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2083435" cy="2083435"/>
                    </a:xfrm>
                    <a:prstGeom prst="rect">
                      <a:avLst/>
                    </a:prstGeom>
                    <a:noFill/>
                    <a:ln>
                      <a:noFill/>
                    </a:ln>
                  </pic:spPr>
                </pic:pic>
              </a:graphicData>
            </a:graphic>
          </wp:inline>
        </w:drawing>
      </w:r>
      <w:bookmarkStart w:id="12" w:name="_Ref385583203"/>
    </w:p>
    <w:p w14:paraId="50D04EAF" w14:textId="17BAA5E3" w:rsidR="00CE7D3E" w:rsidRPr="00AE0B87" w:rsidRDefault="00AE0B87" w:rsidP="00AE0B87">
      <w:pPr>
        <w:pStyle w:val="Caption"/>
        <w:rPr>
          <w:iCs/>
        </w:rPr>
      </w:pPr>
      <w:bookmarkStart w:id="13" w:name="_Ref22285632"/>
      <w:bookmarkStart w:id="14" w:name="_Toc442872211"/>
      <w:bookmarkEnd w:id="12"/>
      <w:r w:rsidRPr="00AE0B87">
        <w:t xml:space="preserve">Figure </w:t>
      </w:r>
      <w:r w:rsidRPr="00AE0B87">
        <w:fldChar w:fldCharType="begin"/>
      </w:r>
      <w:r w:rsidRPr="00AE0B87">
        <w:instrText xml:space="preserve"> SEQ Figure \* ARABIC </w:instrText>
      </w:r>
      <w:r w:rsidRPr="00AE0B87">
        <w:fldChar w:fldCharType="separate"/>
      </w:r>
      <w:r>
        <w:rPr>
          <w:noProof/>
        </w:rPr>
        <w:t>2</w:t>
      </w:r>
      <w:r w:rsidRPr="00AE0B87">
        <w:fldChar w:fldCharType="end"/>
      </w:r>
      <w:bookmarkEnd w:id="13"/>
      <w:r w:rsidRPr="00AE0B87">
        <w:tab/>
      </w:r>
      <w:r w:rsidR="00CE7D3E" w:rsidRPr="00AE0B87">
        <w:rPr>
          <w:iCs/>
        </w:rPr>
        <w:t>AMPLATZER Cardiac Plug™ LAA occluder</w:t>
      </w:r>
      <w:bookmarkEnd w:id="14"/>
    </w:p>
    <w:p w14:paraId="5CDFB6C1" w14:textId="626760F2" w:rsidR="000C680A" w:rsidRPr="00CE7D3E" w:rsidRDefault="00CE7D3E" w:rsidP="00CE7D3E">
      <w:pPr>
        <w:rPr>
          <w:i/>
          <w:iCs/>
          <w:lang w:val="en-GB"/>
        </w:rPr>
      </w:pPr>
      <w:r w:rsidRPr="007301DC">
        <w:rPr>
          <w:iCs/>
        </w:rPr>
        <w:t>Source: Cardiac Rhythm News &lt;</w:t>
      </w:r>
      <w:hyperlink r:id="rId12" w:tooltip="This link directs to cardiac rhythm news website " w:history="1">
        <w:r w:rsidRPr="00D10F83">
          <w:rPr>
            <w:rStyle w:val="Hyperlink"/>
            <w:iCs/>
          </w:rPr>
          <w:t>www.CardiacRhythmNews.com</w:t>
        </w:r>
      </w:hyperlink>
      <w:r w:rsidRPr="00CE7D3E">
        <w:rPr>
          <w:i/>
          <w:iCs/>
        </w:rPr>
        <w:t>&gt;</w:t>
      </w:r>
    </w:p>
    <w:p w14:paraId="1F55A019" w14:textId="77777777" w:rsidR="00CE7D3E" w:rsidRPr="00303AAD" w:rsidRDefault="00CE7D3E" w:rsidP="00C821D8">
      <w:pPr>
        <w:pStyle w:val="Heading6"/>
      </w:pPr>
      <w:r w:rsidRPr="00303AAD">
        <w:t>AMPLATZER Amulet™</w:t>
      </w:r>
    </w:p>
    <w:p w14:paraId="32EBB2A1" w14:textId="77777777" w:rsidR="00CE7D3E" w:rsidRPr="00CE7D3E" w:rsidRDefault="00CE7D3E" w:rsidP="00CE7D3E">
      <w:pPr>
        <w:rPr>
          <w:iCs/>
        </w:rPr>
      </w:pPr>
      <w:r w:rsidRPr="00CE7D3E">
        <w:rPr>
          <w:iCs/>
        </w:rPr>
        <w:t>The AMPLATZER Amulet™ Left Atrial Appendage Occluder is a percutaneous transcatheter device intended to prevent thrombus embolization from the LAA in patients who have NVAF.</w:t>
      </w:r>
    </w:p>
    <w:p w14:paraId="17309246" w14:textId="77777777" w:rsidR="00CE7D3E" w:rsidRPr="00CE7D3E" w:rsidRDefault="00CE7D3E" w:rsidP="00CE7D3E">
      <w:pPr>
        <w:rPr>
          <w:iCs/>
        </w:rPr>
      </w:pPr>
      <w:r w:rsidRPr="00CE7D3E">
        <w:rPr>
          <w:iCs/>
        </w:rPr>
        <w:t>The device is constructed from a nitinol mesh and consists of a lobe and a disc connected by a central waist. Polyester patches are sewn into both the lobe and disc to facilitate occlusion. The lobe has stabilising wires to improve device placement and retention. The device has threaded screw attachments at each end for connection to the delivery and loading cables. The device has radiopaque markers at each end and at the stabilising wires that permit visibility during fluoroscopy to facilitate accurate device placement. The device is constrained within the Delivery System until deployment in the LAA.</w:t>
      </w:r>
    </w:p>
    <w:p w14:paraId="3D683B5B" w14:textId="77777777" w:rsidR="00CE7D3E" w:rsidRPr="00CE7D3E" w:rsidRDefault="00CE7D3E" w:rsidP="00CE7D3E">
      <w:pPr>
        <w:rPr>
          <w:iCs/>
        </w:rPr>
      </w:pPr>
      <w:r w:rsidRPr="00CE7D3E">
        <w:rPr>
          <w:iCs/>
        </w:rPr>
        <w:t xml:space="preserve">It is designed to provide optimal occlusion with full cross-sectional orifice coverage of the LAA, regardless of the LAA anatomy and is delivered via AMPLATZER™ TORQVUE™ Delivery systems designed specifically for use with this device. The AMPLATZER Amulet™ device is available in eight different sizes (16mm to 34mm) to accommodate the size of the LAA. </w:t>
      </w:r>
    </w:p>
    <w:p w14:paraId="62B9E72D" w14:textId="77777777" w:rsidR="00CE7D3E" w:rsidRPr="00303AAD" w:rsidRDefault="00CE7D3E" w:rsidP="00C821D8">
      <w:pPr>
        <w:pStyle w:val="Heading6"/>
      </w:pPr>
      <w:r w:rsidRPr="00303AAD">
        <w:t>Coherex WaveCrest™</w:t>
      </w:r>
    </w:p>
    <w:p w14:paraId="10E69061" w14:textId="77CDBB4D" w:rsidR="00CE7D3E" w:rsidRPr="00CE7D3E" w:rsidRDefault="00CE7D3E" w:rsidP="00CE7D3E">
      <w:pPr>
        <w:rPr>
          <w:iCs/>
        </w:rPr>
      </w:pPr>
      <w:r w:rsidRPr="00CE7D3E">
        <w:rPr>
          <w:iCs/>
        </w:rPr>
        <w:t>The Coherex WaveCrest Left Atrial Appendage Occlusion System (Johnston and Johnston) is intended to be used for occlusion of the left atrial appendage in patients who have all of the following: non-valvular paroxysmal, persistent, or permanent AF, LAA anatomy amenable to treatment by percutaneous techniques, and risk factors for potential thrombus formation in the LAA (</w:t>
      </w:r>
      <w:r w:rsidRPr="00CE7D3E">
        <w:rPr>
          <w:iCs/>
        </w:rPr>
        <w:fldChar w:fldCharType="begin"/>
      </w:r>
      <w:r w:rsidRPr="00CE7D3E">
        <w:rPr>
          <w:iCs/>
        </w:rPr>
        <w:instrText xml:space="preserve"> REF _Ref22285732 \h  \* MERGEFORMAT </w:instrText>
      </w:r>
      <w:r w:rsidRPr="00CE7D3E">
        <w:rPr>
          <w:iCs/>
        </w:rPr>
      </w:r>
      <w:r w:rsidRPr="00CE7D3E">
        <w:rPr>
          <w:iCs/>
        </w:rPr>
        <w:fldChar w:fldCharType="separate"/>
      </w:r>
      <w:r w:rsidRPr="00CE7D3E">
        <w:rPr>
          <w:iCs/>
        </w:rPr>
        <w:t xml:space="preserve">Figure </w:t>
      </w:r>
      <w:r w:rsidR="00A3629B">
        <w:rPr>
          <w:iCs/>
        </w:rPr>
        <w:t>3</w:t>
      </w:r>
      <w:r w:rsidRPr="00CE7D3E">
        <w:rPr>
          <w:iCs/>
        </w:rPr>
        <w:fldChar w:fldCharType="end"/>
      </w:r>
      <w:r w:rsidRPr="00CE7D3E">
        <w:rPr>
          <w:iCs/>
        </w:rPr>
        <w:t>).</w:t>
      </w:r>
    </w:p>
    <w:p w14:paraId="783D8358" w14:textId="77777777" w:rsidR="00CE7D3E" w:rsidRPr="00CE7D3E" w:rsidRDefault="00CE7D3E" w:rsidP="00CE7D3E">
      <w:pPr>
        <w:rPr>
          <w:iCs/>
        </w:rPr>
      </w:pPr>
      <w:r w:rsidRPr="00CE7D3E">
        <w:rPr>
          <w:iCs/>
        </w:rPr>
        <w:t xml:space="preserve">The system consists of the following components: 1) the occluder, 2) the anchors, and 3) the delivery system. The system is designed to be used exclusively with the Coherex WaveCrest Left Atrial Appendage Occlusion System Delivery Sheath, which is packaged and delivered separately. The occluder and anchors comprise the implantable components of the system and together for the </w:t>
      </w:r>
      <w:r w:rsidRPr="00CE7D3E">
        <w:rPr>
          <w:iCs/>
        </w:rPr>
        <w:lastRenderedPageBreak/>
        <w:t>Coherex WaveCrest Implant. The delivery system for the implant consists of a delivery catheter with a loading device and a proximal control handle. The control handle is designed to actuate the anchors through the catheter and to detach the implant from the system.</w:t>
      </w:r>
    </w:p>
    <w:p w14:paraId="6BC300D0" w14:textId="77777777" w:rsidR="00CE7D3E" w:rsidRPr="00CE7D3E" w:rsidRDefault="00CE7D3E" w:rsidP="00CE7D3E">
      <w:pPr>
        <w:rPr>
          <w:iCs/>
        </w:rPr>
      </w:pPr>
    </w:p>
    <w:p w14:paraId="33032E8A" w14:textId="77777777" w:rsidR="00CE7D3E" w:rsidRPr="00CE7D3E" w:rsidRDefault="00CE7D3E" w:rsidP="00CE7D3E">
      <w:pPr>
        <w:rPr>
          <w:iCs/>
        </w:rPr>
      </w:pPr>
      <w:r w:rsidRPr="00CE7D3E">
        <w:rPr>
          <w:iCs/>
          <w:noProof/>
          <w:lang w:eastAsia="en-AU"/>
        </w:rPr>
        <w:drawing>
          <wp:inline distT="0" distB="0" distL="0" distR="0" wp14:anchorId="260AEBB9" wp14:editId="597EDFD9">
            <wp:extent cx="3539154" cy="1990725"/>
            <wp:effectExtent l="0" t="0" r="4445" b="0"/>
            <wp:docPr id="13" name="Picture 13" descr="Picture" title="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herex_LAA_ClosureAnimFINAL_Stills_v06-0024005.png"/>
                    <pic:cNvPicPr/>
                  </pic:nvPicPr>
                  <pic:blipFill>
                    <a:blip r:embed="rId13">
                      <a:extLst>
                        <a:ext uri="{28A0092B-C50C-407E-A947-70E740481C1C}">
                          <a14:useLocalDpi xmlns:a14="http://schemas.microsoft.com/office/drawing/2010/main" val="0"/>
                        </a:ext>
                      </a:extLst>
                    </a:blip>
                    <a:stretch>
                      <a:fillRect/>
                    </a:stretch>
                  </pic:blipFill>
                  <pic:spPr>
                    <a:xfrm>
                      <a:off x="0" y="0"/>
                      <a:ext cx="3542299" cy="1992494"/>
                    </a:xfrm>
                    <a:prstGeom prst="rect">
                      <a:avLst/>
                    </a:prstGeom>
                  </pic:spPr>
                </pic:pic>
              </a:graphicData>
            </a:graphic>
          </wp:inline>
        </w:drawing>
      </w:r>
    </w:p>
    <w:p w14:paraId="1C1D2B18" w14:textId="6196379B" w:rsidR="00CE7D3E" w:rsidRPr="00CE7D3E" w:rsidRDefault="00AE0B87" w:rsidP="00AE0B87">
      <w:pPr>
        <w:pStyle w:val="Caption"/>
        <w:rPr>
          <w:i/>
          <w:iCs/>
        </w:rPr>
      </w:pPr>
      <w:bookmarkStart w:id="15" w:name="_Ref22285732"/>
      <w:bookmarkStart w:id="16" w:name="_Toc442872212"/>
      <w:r>
        <w:t xml:space="preserve">Figure </w:t>
      </w:r>
      <w:r>
        <w:fldChar w:fldCharType="begin"/>
      </w:r>
      <w:r>
        <w:instrText xml:space="preserve"> SEQ Figure \* ARABIC </w:instrText>
      </w:r>
      <w:r>
        <w:fldChar w:fldCharType="separate"/>
      </w:r>
      <w:r>
        <w:rPr>
          <w:noProof/>
        </w:rPr>
        <w:t>3</w:t>
      </w:r>
      <w:r>
        <w:fldChar w:fldCharType="end"/>
      </w:r>
      <w:bookmarkEnd w:id="15"/>
      <w:r>
        <w:tab/>
      </w:r>
      <w:r w:rsidR="00CE7D3E" w:rsidRPr="00AE0B87">
        <w:rPr>
          <w:iCs/>
        </w:rPr>
        <w:t>Coherex WaveCrest ™ LAA occluder</w:t>
      </w:r>
      <w:bookmarkEnd w:id="16"/>
    </w:p>
    <w:p w14:paraId="14D9C26A" w14:textId="3273F6DD" w:rsidR="00CE7D3E" w:rsidRPr="00E77853" w:rsidRDefault="00CE7D3E" w:rsidP="00570E2F">
      <w:pPr>
        <w:spacing w:after="0"/>
        <w:rPr>
          <w:iCs/>
          <w:sz w:val="16"/>
          <w:szCs w:val="16"/>
        </w:rPr>
      </w:pPr>
    </w:p>
    <w:p w14:paraId="25D23FA6" w14:textId="0CC9BCD7" w:rsidR="004D09EF" w:rsidRPr="00A6420B" w:rsidRDefault="004D09EF" w:rsidP="00C821D8">
      <w:pPr>
        <w:pStyle w:val="Heading4"/>
      </w:pPr>
      <w:r w:rsidRPr="00A6420B">
        <w:t>Current use and reimbursement of LAA occluder prostheses</w:t>
      </w:r>
    </w:p>
    <w:p w14:paraId="325E40F3" w14:textId="0B5FEFF5" w:rsidR="004D09EF" w:rsidRDefault="004D09EF" w:rsidP="003F4985">
      <w:pPr>
        <w:rPr>
          <w:iCs/>
        </w:rPr>
      </w:pPr>
      <w:r w:rsidRPr="004D09EF">
        <w:rPr>
          <w:iCs/>
        </w:rPr>
        <w:t>The proposed medical service, LAAC, using LAA occluder prostheses, is currently used and reimbursed for patients with NVAF on the MBS. Thus, the procedure does not represent a new approach towards managing patients with NVAF as such, however, the proposal for funding would allow a subgroup of patients who currently don’t have access to the procedure to undergo LAAC. That is, it is proposed that patients with relative contraindications to OAT who are currently not eligible for LAAC will be able to access the procedure.</w:t>
      </w:r>
    </w:p>
    <w:p w14:paraId="4F60E563" w14:textId="77777777" w:rsidR="002B3338" w:rsidRPr="00303AAD" w:rsidRDefault="002B3338" w:rsidP="00C821D8">
      <w:pPr>
        <w:pStyle w:val="Heading5"/>
      </w:pPr>
      <w:r w:rsidRPr="00303AAD">
        <w:t>Rationale</w:t>
      </w:r>
    </w:p>
    <w:p w14:paraId="7EA5F949" w14:textId="35231189" w:rsidR="003F4985" w:rsidRDefault="003F4985" w:rsidP="003F4985">
      <w:r w:rsidRPr="003F4985">
        <w:t>Devices such as AtriClip (Australian Register of Therapeutic Goods (ARTG) 175070) are also used for LAA exclusion. However, the procedures associated with these devices are not comparable with the transcatheter LAA occlusion devices, as AtriClip is implanted under direct visualisation in conjunction with other open cardiac surgical procedures. AtriClip and similar devices are excluded from this resubmission, as specified in the Final Protocol for Application 1347 and consistent with Application 1347.1.</w:t>
      </w:r>
    </w:p>
    <w:p w14:paraId="5B10721B" w14:textId="77777777" w:rsidR="00E53EBE" w:rsidRPr="00E53EBE" w:rsidRDefault="00E53EBE" w:rsidP="00E53EBE">
      <w:pPr>
        <w:rPr>
          <w:i/>
        </w:rPr>
      </w:pPr>
      <w:r w:rsidRPr="00E53EBE">
        <w:rPr>
          <w:i/>
        </w:rPr>
        <w:t>PASC noted that there are four medical devices listed on the Australian Register of Therapeutic Goods (ARTG) relevant to this medical procedure and that these cost approximately $11,400.</w:t>
      </w:r>
    </w:p>
    <w:p w14:paraId="1D649488" w14:textId="14D4CE86" w:rsidR="00E53EBE" w:rsidRDefault="00E53EBE" w:rsidP="00E53EBE">
      <w:pPr>
        <w:rPr>
          <w:i/>
        </w:rPr>
      </w:pPr>
      <w:r w:rsidRPr="00E53EBE">
        <w:rPr>
          <w:i/>
        </w:rPr>
        <w:t>PASC noted that the actual utilisation of the intervention under the current MBS item 38276 for patients with NVAF who have an ‘absolute’ contraindication to OAT is lower than was originally predicted but is increasing. PASC noted that the application estimated the utilisation of the intervention will increase approximately 10-fold with the proposed addition of the ‘relative’ contraindications to OAT. PASC advised that robust estimates of population size with sensitivity analyses will be required as part of the evaluation.</w:t>
      </w:r>
    </w:p>
    <w:p w14:paraId="43039CF5" w14:textId="77777777" w:rsidR="00337956" w:rsidRPr="00E53EBE" w:rsidRDefault="00337956" w:rsidP="00E53EBE">
      <w:pPr>
        <w:rPr>
          <w:i/>
        </w:rPr>
      </w:pPr>
    </w:p>
    <w:p w14:paraId="60688B74" w14:textId="64F6FA67" w:rsidR="00E77853" w:rsidRDefault="00896845" w:rsidP="00781BAE">
      <w:pPr>
        <w:pStyle w:val="Heading3"/>
      </w:pPr>
      <w:r w:rsidRPr="00033C05">
        <w:lastRenderedPageBreak/>
        <w:t>C</w:t>
      </w:r>
      <w:r w:rsidR="00E77853">
        <w:t>OMPARATOR</w:t>
      </w:r>
    </w:p>
    <w:p w14:paraId="1A1E8809" w14:textId="35BDF401" w:rsidR="008002A5" w:rsidRPr="008002A5" w:rsidRDefault="008002A5" w:rsidP="008002A5">
      <w:r w:rsidRPr="008002A5">
        <w:t xml:space="preserve">The proposed main comparator for LAAC in patients with NVAF with relative contraindication to OAT is </w:t>
      </w:r>
      <w:r w:rsidR="008711CC">
        <w:t>direct oral anticoagulants (D</w:t>
      </w:r>
      <w:r w:rsidRPr="008002A5">
        <w:t>OAC) as these agents are the preferred treatment option in the proposed patient population. Warfarin is an alternate treatment option in these patients, thus is included as an additional comparator.</w:t>
      </w:r>
    </w:p>
    <w:p w14:paraId="408B8CC1" w14:textId="3A095E09" w:rsidR="008002A5" w:rsidRDefault="008002A5" w:rsidP="008002A5">
      <w:r w:rsidRPr="008002A5">
        <w:t>Warfarin has a general listing on the pharmaceutical ben</w:t>
      </w:r>
      <w:r w:rsidR="008711CC">
        <w:t>efits scheme (PBS) whereas the D</w:t>
      </w:r>
      <w:r w:rsidRPr="008002A5">
        <w:t>OACs are restricted to stroke prevention in NVAF patients with CHA</w:t>
      </w:r>
      <w:r w:rsidRPr="008002A5">
        <w:rPr>
          <w:vertAlign w:val="subscript"/>
        </w:rPr>
        <w:t>2</w:t>
      </w:r>
      <w:r w:rsidRPr="008002A5">
        <w:t>DS</w:t>
      </w:r>
      <w:r w:rsidRPr="008002A5">
        <w:rPr>
          <w:vertAlign w:val="subscript"/>
        </w:rPr>
        <w:t>2</w:t>
      </w:r>
      <w:r w:rsidR="008711CC">
        <w:t>-VA ≥ 1. There are three D</w:t>
      </w:r>
      <w:r w:rsidRPr="008002A5">
        <w:t xml:space="preserve">OACs listed on the PBS for stroke prevention in NVAF: apixaban, dabigatran and rivaroxaban, restriction provided in </w:t>
      </w:r>
      <w:r w:rsidR="00AE0B87">
        <w:fldChar w:fldCharType="begin"/>
      </w:r>
      <w:r w:rsidR="00AE0B87">
        <w:instrText xml:space="preserve"> REF _Ref11159696 \h </w:instrText>
      </w:r>
      <w:r w:rsidR="00AE0B87">
        <w:fldChar w:fldCharType="separate"/>
      </w:r>
      <w:r w:rsidR="00AE0B87">
        <w:t xml:space="preserve">Table </w:t>
      </w:r>
      <w:r w:rsidR="00AE0B87">
        <w:rPr>
          <w:noProof/>
        </w:rPr>
        <w:t>2</w:t>
      </w:r>
      <w:r w:rsidR="00AE0B87">
        <w:fldChar w:fldCharType="end"/>
      </w:r>
      <w:r w:rsidRPr="008002A5">
        <w:t>. Rivaroxaban was listed on a cost-effectiveness basis versus warfarin, with apixaban and dabigatran cost-minimised to rivaroxaban.</w:t>
      </w:r>
      <w:r>
        <w:t xml:space="preserve"> </w:t>
      </w:r>
    </w:p>
    <w:p w14:paraId="40A72B30" w14:textId="77777777" w:rsidR="003D46D5" w:rsidRPr="003D46D5" w:rsidRDefault="003D46D5" w:rsidP="003D46D5">
      <w:pPr>
        <w:rPr>
          <w:i/>
        </w:rPr>
      </w:pPr>
      <w:r w:rsidRPr="003D46D5">
        <w:rPr>
          <w:i/>
        </w:rPr>
        <w:t>PASC confirmed the following comparators for Population 2:</w:t>
      </w:r>
    </w:p>
    <w:p w14:paraId="6D71B919" w14:textId="77777777" w:rsidR="003D46D5" w:rsidRPr="003D46D5" w:rsidRDefault="003D46D5" w:rsidP="00BB142F">
      <w:pPr>
        <w:pStyle w:val="ListParagraph"/>
        <w:numPr>
          <w:ilvl w:val="0"/>
          <w:numId w:val="25"/>
        </w:numPr>
        <w:rPr>
          <w:i/>
        </w:rPr>
      </w:pPr>
      <w:r w:rsidRPr="003D46D5">
        <w:rPr>
          <w:i/>
        </w:rPr>
        <w:t>Direct oral anticoagulants (DOACs) e.g. apixaban, dabigatran, rivaroxaban</w:t>
      </w:r>
    </w:p>
    <w:p w14:paraId="063A0E1A" w14:textId="0113BE21" w:rsidR="003D46D5" w:rsidRPr="003D46D5" w:rsidRDefault="003D46D5" w:rsidP="00BB142F">
      <w:pPr>
        <w:pStyle w:val="ListParagraph"/>
        <w:numPr>
          <w:ilvl w:val="0"/>
          <w:numId w:val="25"/>
        </w:numPr>
        <w:rPr>
          <w:i/>
        </w:rPr>
      </w:pPr>
      <w:r w:rsidRPr="003D46D5">
        <w:rPr>
          <w:i/>
        </w:rPr>
        <w:t>Additional comparator: Warfarin (general listing).</w:t>
      </w:r>
    </w:p>
    <w:p w14:paraId="135B9BC0" w14:textId="59022CA4" w:rsidR="008F5BA8" w:rsidRPr="008002A5" w:rsidRDefault="00AE0B87" w:rsidP="00AE0B87">
      <w:pPr>
        <w:pStyle w:val="Caption"/>
      </w:pPr>
      <w:bookmarkStart w:id="17" w:name="_Ref11159696"/>
      <w:r>
        <w:t xml:space="preserve">Table </w:t>
      </w:r>
      <w:r>
        <w:fldChar w:fldCharType="begin"/>
      </w:r>
      <w:r>
        <w:instrText xml:space="preserve"> SEQ Table \* ARABIC </w:instrText>
      </w:r>
      <w:r>
        <w:fldChar w:fldCharType="separate"/>
      </w:r>
      <w:r>
        <w:rPr>
          <w:noProof/>
        </w:rPr>
        <w:t>2</w:t>
      </w:r>
      <w:r>
        <w:fldChar w:fldCharType="end"/>
      </w:r>
      <w:bookmarkEnd w:id="17"/>
      <w:r>
        <w:tab/>
      </w:r>
      <w:r w:rsidR="008711CC">
        <w:t>PBS restriction for D</w:t>
      </w:r>
      <w:r w:rsidR="008F5BA8">
        <w:t>OACs for prevention of stroke</w:t>
      </w:r>
    </w:p>
    <w:tbl>
      <w:tblPr>
        <w:tblStyle w:val="TableGrid"/>
        <w:tblW w:w="9209" w:type="dxa"/>
        <w:tblLook w:val="04A0" w:firstRow="1" w:lastRow="0" w:firstColumn="1" w:lastColumn="0" w:noHBand="0" w:noVBand="1"/>
        <w:tblCaption w:val="Table 2"/>
        <w:tblDescription w:val="Table"/>
      </w:tblPr>
      <w:tblGrid>
        <w:gridCol w:w="9209"/>
      </w:tblGrid>
      <w:tr w:rsidR="008F5BA8" w:rsidRPr="00D5183B" w14:paraId="50350E56" w14:textId="77777777" w:rsidTr="00190CAE">
        <w:trPr>
          <w:tblHeader/>
        </w:trPr>
        <w:tc>
          <w:tcPr>
            <w:tcW w:w="9209" w:type="dxa"/>
            <w:tcBorders>
              <w:bottom w:val="single" w:sz="4" w:space="0" w:color="000000"/>
            </w:tcBorders>
          </w:tcPr>
          <w:p w14:paraId="47C44919" w14:textId="03A236C4" w:rsidR="008F5BA8" w:rsidRPr="00D5183B" w:rsidRDefault="008711CC" w:rsidP="009C480E">
            <w:pPr>
              <w:pStyle w:val="Tabletext"/>
              <w:keepNext/>
              <w:keepLines/>
              <w:widowControl w:val="0"/>
            </w:pPr>
            <w:r>
              <w:t>PBS restriction for D</w:t>
            </w:r>
            <w:r w:rsidR="008F5BA8">
              <w:t>OACs</w:t>
            </w:r>
          </w:p>
        </w:tc>
      </w:tr>
      <w:tr w:rsidR="008F5BA8" w14:paraId="721A0708" w14:textId="77777777" w:rsidTr="009C480E">
        <w:tc>
          <w:tcPr>
            <w:tcW w:w="9209" w:type="dxa"/>
            <w:tcBorders>
              <w:bottom w:val="nil"/>
            </w:tcBorders>
          </w:tcPr>
          <w:p w14:paraId="1E73D34F" w14:textId="77777777" w:rsidR="008F5BA8" w:rsidRPr="00A534DF" w:rsidRDefault="008F5BA8" w:rsidP="009C480E">
            <w:pPr>
              <w:pStyle w:val="Tabletext"/>
              <w:keepNext/>
              <w:keepLines/>
              <w:widowControl w:val="0"/>
              <w:rPr>
                <w:color w:val="222222"/>
                <w:szCs w:val="20"/>
                <w:lang w:eastAsia="en-AU"/>
              </w:rPr>
            </w:pPr>
            <w:r w:rsidRPr="00A534DF">
              <w:rPr>
                <w:color w:val="222222"/>
                <w:szCs w:val="20"/>
                <w:lang w:eastAsia="en-AU"/>
              </w:rPr>
              <w:t>Prevention of stroke or systemic embolism</w:t>
            </w:r>
          </w:p>
          <w:p w14:paraId="5C7E3DE9" w14:textId="77777777" w:rsidR="008F5BA8" w:rsidRPr="002E0DAC" w:rsidRDefault="008F5BA8" w:rsidP="009C480E">
            <w:pPr>
              <w:pStyle w:val="Tabletext"/>
              <w:keepNext/>
              <w:keepLines/>
              <w:widowControl w:val="0"/>
              <w:rPr>
                <w:color w:val="222222"/>
                <w:szCs w:val="20"/>
                <w:lang w:eastAsia="en-AU"/>
              </w:rPr>
            </w:pPr>
            <w:r w:rsidRPr="00A534DF">
              <w:rPr>
                <w:color w:val="222222"/>
                <w:szCs w:val="20"/>
                <w:lang w:eastAsia="en-AU"/>
              </w:rPr>
              <w:t>Patient must have non-valvular atrial fibrillation</w:t>
            </w:r>
          </w:p>
        </w:tc>
      </w:tr>
      <w:tr w:rsidR="008F5BA8" w:rsidRPr="00D5183B" w14:paraId="1B425DA2" w14:textId="77777777" w:rsidTr="009C480E">
        <w:tc>
          <w:tcPr>
            <w:tcW w:w="9209" w:type="dxa"/>
            <w:tcBorders>
              <w:top w:val="nil"/>
            </w:tcBorders>
          </w:tcPr>
          <w:p w14:paraId="6B8CB39E" w14:textId="77777777" w:rsidR="008F5BA8" w:rsidRDefault="008F5BA8" w:rsidP="009C480E">
            <w:pPr>
              <w:pStyle w:val="Tabletext"/>
              <w:keepNext/>
              <w:keepLines/>
              <w:widowControl w:val="0"/>
              <w:rPr>
                <w:color w:val="222222"/>
                <w:szCs w:val="20"/>
                <w:lang w:eastAsia="en-AU"/>
              </w:rPr>
            </w:pPr>
            <w:r w:rsidRPr="00A534DF">
              <w:rPr>
                <w:color w:val="222222"/>
                <w:szCs w:val="20"/>
                <w:lang w:eastAsia="en-AU"/>
              </w:rPr>
              <w:t>Patient must have one or more risk factors for developing stroke or systemic embolism</w:t>
            </w:r>
            <w:r>
              <w:rPr>
                <w:color w:val="222222"/>
                <w:szCs w:val="20"/>
                <w:lang w:eastAsia="en-AU"/>
              </w:rPr>
              <w:t>:</w:t>
            </w:r>
          </w:p>
          <w:p w14:paraId="1E0CBDB4" w14:textId="77777777" w:rsidR="008F5BA8" w:rsidRDefault="008F5BA8" w:rsidP="00BB142F">
            <w:pPr>
              <w:pStyle w:val="Tabletext"/>
              <w:keepNext/>
              <w:keepLines/>
              <w:widowControl w:val="0"/>
              <w:numPr>
                <w:ilvl w:val="0"/>
                <w:numId w:val="11"/>
              </w:numPr>
            </w:pPr>
            <w:r w:rsidRPr="007E6838">
              <w:t xml:space="preserve">Prior stroke (ischaemic or unknown type), transient ischaemic attack or non-central nervous system (CNS) systemic embolism; </w:t>
            </w:r>
          </w:p>
          <w:p w14:paraId="604B3858" w14:textId="77777777" w:rsidR="008F5BA8" w:rsidRDefault="008F5BA8" w:rsidP="00BB142F">
            <w:pPr>
              <w:pStyle w:val="Tabletext"/>
              <w:keepNext/>
              <w:keepLines/>
              <w:widowControl w:val="0"/>
              <w:numPr>
                <w:ilvl w:val="0"/>
                <w:numId w:val="11"/>
              </w:numPr>
            </w:pPr>
            <w:r w:rsidRPr="007E6838">
              <w:t>age 75 years or older;</w:t>
            </w:r>
          </w:p>
          <w:p w14:paraId="2F252944" w14:textId="77777777" w:rsidR="008F5BA8" w:rsidRDefault="008F5BA8" w:rsidP="00BB142F">
            <w:pPr>
              <w:pStyle w:val="Tabletext"/>
              <w:keepNext/>
              <w:keepLines/>
              <w:widowControl w:val="0"/>
              <w:numPr>
                <w:ilvl w:val="0"/>
                <w:numId w:val="11"/>
              </w:numPr>
            </w:pPr>
            <w:r w:rsidRPr="008F5BA8">
              <w:rPr>
                <w:lang w:val="de-CH"/>
              </w:rPr>
              <w:t>hypertension;</w:t>
            </w:r>
          </w:p>
          <w:p w14:paraId="788D2C29" w14:textId="77777777" w:rsidR="008F5BA8" w:rsidRDefault="008F5BA8" w:rsidP="00BB142F">
            <w:pPr>
              <w:pStyle w:val="Tabletext"/>
              <w:keepNext/>
              <w:keepLines/>
              <w:widowControl w:val="0"/>
              <w:numPr>
                <w:ilvl w:val="0"/>
                <w:numId w:val="11"/>
              </w:numPr>
            </w:pPr>
            <w:r w:rsidRPr="008F5BA8">
              <w:rPr>
                <w:lang w:val="de-CH"/>
              </w:rPr>
              <w:t>diabetes mellitus;</w:t>
            </w:r>
          </w:p>
          <w:p w14:paraId="0F4D159A" w14:textId="437B9EF0" w:rsidR="008F5BA8" w:rsidRPr="008F5BA8" w:rsidRDefault="008F5BA8" w:rsidP="00BB142F">
            <w:pPr>
              <w:pStyle w:val="Tabletext"/>
              <w:keepNext/>
              <w:keepLines/>
              <w:widowControl w:val="0"/>
              <w:numPr>
                <w:ilvl w:val="0"/>
                <w:numId w:val="11"/>
              </w:numPr>
            </w:pPr>
            <w:r w:rsidRPr="007E6838">
              <w:t>heart failure and/or left ventricular ejection fraction 35% or less.</w:t>
            </w:r>
          </w:p>
        </w:tc>
      </w:tr>
    </w:tbl>
    <w:p w14:paraId="63AE7711" w14:textId="4E7F7B4F" w:rsidR="008002A5" w:rsidRPr="00033C05" w:rsidRDefault="008002A5" w:rsidP="00033C05">
      <w:pPr>
        <w:spacing w:after="0"/>
        <w:rPr>
          <w:sz w:val="16"/>
          <w:szCs w:val="16"/>
        </w:rPr>
      </w:pPr>
    </w:p>
    <w:p w14:paraId="35E17018" w14:textId="0BF74D62" w:rsidR="00896845" w:rsidRPr="00033C05" w:rsidRDefault="00896845" w:rsidP="00C821D8">
      <w:pPr>
        <w:pStyle w:val="Heading3"/>
      </w:pPr>
      <w:r w:rsidRPr="00033C05">
        <w:t>O</w:t>
      </w:r>
      <w:r w:rsidR="00E77853">
        <w:t>UTCOMES</w:t>
      </w:r>
    </w:p>
    <w:p w14:paraId="56459F1A" w14:textId="09310C4F" w:rsidR="00C26F8F" w:rsidRDefault="00C26F8F">
      <w:r>
        <w:t>The applicant claims that</w:t>
      </w:r>
      <w:r w:rsidR="00033C05">
        <w:t>,</w:t>
      </w:r>
      <w:r>
        <w:t xml:space="preserve"> r</w:t>
      </w:r>
      <w:r w:rsidR="008711CC">
        <w:t>elative to the comparators, D</w:t>
      </w:r>
      <w:r w:rsidRPr="00C26F8F">
        <w:t>OACs and warfarin, LAAC is associated with superior safety (in terms of bleeding)</w:t>
      </w:r>
      <w:r w:rsidR="00033C05">
        <w:t>,</w:t>
      </w:r>
      <w:r w:rsidRPr="00C26F8F">
        <w:t xml:space="preserve"> and superior effectiveness in terms of cardiovascular mortality.</w:t>
      </w:r>
    </w:p>
    <w:p w14:paraId="2CB2949C" w14:textId="19D6CB30" w:rsidR="00BC120F" w:rsidRPr="004F25EF" w:rsidRDefault="00605DD7" w:rsidP="00E77853">
      <w:pPr>
        <w:spacing w:after="120"/>
        <w:rPr>
          <w:i/>
        </w:rPr>
      </w:pPr>
      <w:r w:rsidRPr="004F25EF">
        <w:rPr>
          <w:i/>
        </w:rPr>
        <w:t>PASC confirmed the</w:t>
      </w:r>
      <w:r>
        <w:rPr>
          <w:i/>
        </w:rPr>
        <w:t xml:space="preserve"> following</w:t>
      </w:r>
      <w:r w:rsidRPr="004F25EF">
        <w:rPr>
          <w:i/>
        </w:rPr>
        <w:t xml:space="preserve"> outcomes were relevant to the applicatio</w:t>
      </w:r>
      <w:r>
        <w:rPr>
          <w:i/>
        </w:rPr>
        <w:t>n and rec</w:t>
      </w:r>
      <w:r w:rsidR="00781BAE">
        <w:rPr>
          <w:i/>
        </w:rPr>
        <w:t xml:space="preserve">ommended the addition of </w:t>
      </w:r>
      <w:r w:rsidR="00337956">
        <w:rPr>
          <w:i/>
        </w:rPr>
        <w:t>further</w:t>
      </w:r>
      <w:r>
        <w:rPr>
          <w:i/>
        </w:rPr>
        <w:t xml:space="preserve"> outcomes, included in italics below</w:t>
      </w:r>
      <w:r w:rsidRPr="004F25EF">
        <w:rPr>
          <w:i/>
        </w:rPr>
        <w:t>.</w:t>
      </w:r>
    </w:p>
    <w:p w14:paraId="4524E808" w14:textId="77777777" w:rsidR="00BC120F" w:rsidRPr="00033C05" w:rsidRDefault="00BC120F" w:rsidP="00033C05">
      <w:pPr>
        <w:keepNext/>
        <w:spacing w:after="120"/>
        <w:rPr>
          <w:color w:val="00B0F0"/>
          <w:sz w:val="24"/>
          <w:szCs w:val="24"/>
          <w:u w:val="single"/>
        </w:rPr>
      </w:pPr>
      <w:r w:rsidRPr="00033C05">
        <w:rPr>
          <w:color w:val="00B0F0"/>
          <w:sz w:val="24"/>
          <w:szCs w:val="24"/>
          <w:u w:val="single"/>
        </w:rPr>
        <w:t>Primary effectiveness</w:t>
      </w:r>
    </w:p>
    <w:p w14:paraId="33E65E69" w14:textId="51C6B5F9" w:rsidR="00BC120F" w:rsidRDefault="00BC120F" w:rsidP="00BB142F">
      <w:pPr>
        <w:keepNext/>
        <w:numPr>
          <w:ilvl w:val="0"/>
          <w:numId w:val="5"/>
        </w:numPr>
        <w:spacing w:after="0"/>
      </w:pPr>
      <w:r w:rsidRPr="00BC120F">
        <w:t xml:space="preserve">Stroke </w:t>
      </w:r>
      <w:r w:rsidR="00796654">
        <w:t xml:space="preserve">incidence </w:t>
      </w:r>
      <w:r w:rsidRPr="00BC120F">
        <w:t>rate (ischaemic stroke and haemorrhagic stroke)</w:t>
      </w:r>
    </w:p>
    <w:p w14:paraId="64B5E9B0" w14:textId="4C2C09A6" w:rsidR="00303AAD" w:rsidRPr="00303AAD" w:rsidRDefault="006830A7" w:rsidP="00BB142F">
      <w:pPr>
        <w:keepNext/>
        <w:numPr>
          <w:ilvl w:val="0"/>
          <w:numId w:val="5"/>
        </w:numPr>
        <w:spacing w:after="0"/>
      </w:pPr>
      <w:r>
        <w:t>Visceral or Limb embolism</w:t>
      </w:r>
      <w:r w:rsidR="00303AAD" w:rsidRPr="00303AAD">
        <w:t xml:space="preserve"> </w:t>
      </w:r>
      <w:r w:rsidR="00303AAD">
        <w:t>(</w:t>
      </w:r>
      <w:r w:rsidR="00303AAD" w:rsidRPr="00303AAD">
        <w:t xml:space="preserve">noting not all emboli will end up in cerebral circulation </w:t>
      </w:r>
    </w:p>
    <w:p w14:paraId="27C0C461" w14:textId="2905F5DD" w:rsidR="00BC120F" w:rsidRPr="00BC120F" w:rsidRDefault="00BC120F" w:rsidP="00BB142F">
      <w:pPr>
        <w:keepNext/>
        <w:numPr>
          <w:ilvl w:val="0"/>
          <w:numId w:val="5"/>
        </w:numPr>
        <w:spacing w:after="0"/>
      </w:pPr>
      <w:r w:rsidRPr="00BC120F">
        <w:t xml:space="preserve">All-cause mortality </w:t>
      </w:r>
    </w:p>
    <w:p w14:paraId="293A75BC" w14:textId="77777777" w:rsidR="00BC120F" w:rsidRPr="00BC120F" w:rsidRDefault="00BC120F" w:rsidP="00BB142F">
      <w:pPr>
        <w:numPr>
          <w:ilvl w:val="0"/>
          <w:numId w:val="5"/>
        </w:numPr>
        <w:spacing w:after="0"/>
      </w:pPr>
      <w:r w:rsidRPr="00BC120F">
        <w:t>Cardiovascular mortality</w:t>
      </w:r>
    </w:p>
    <w:p w14:paraId="42C3857D" w14:textId="77777777" w:rsidR="00BC120F" w:rsidRPr="00BC120F" w:rsidRDefault="00BC120F" w:rsidP="00BB142F">
      <w:pPr>
        <w:numPr>
          <w:ilvl w:val="0"/>
          <w:numId w:val="5"/>
        </w:numPr>
        <w:spacing w:after="120"/>
      </w:pPr>
      <w:r w:rsidRPr="00BC120F">
        <w:t>Health-related quality of life (HRQoL)</w:t>
      </w:r>
    </w:p>
    <w:p w14:paraId="61E4DE3B" w14:textId="77777777" w:rsidR="00BC120F" w:rsidRPr="00033C05" w:rsidRDefault="00BC120F" w:rsidP="00033C05">
      <w:pPr>
        <w:spacing w:after="120"/>
        <w:rPr>
          <w:color w:val="00B0F0"/>
          <w:sz w:val="24"/>
          <w:szCs w:val="24"/>
          <w:u w:val="single"/>
        </w:rPr>
      </w:pPr>
      <w:r w:rsidRPr="00033C05">
        <w:rPr>
          <w:color w:val="00B0F0"/>
          <w:sz w:val="24"/>
          <w:szCs w:val="24"/>
          <w:u w:val="single"/>
        </w:rPr>
        <w:t>Secondary effectiveness</w:t>
      </w:r>
    </w:p>
    <w:p w14:paraId="242E64C3" w14:textId="1B10A088" w:rsidR="00BC120F" w:rsidRPr="004F25EF" w:rsidRDefault="00BC120F" w:rsidP="00BB142F">
      <w:pPr>
        <w:numPr>
          <w:ilvl w:val="0"/>
          <w:numId w:val="6"/>
        </w:numPr>
        <w:rPr>
          <w:b/>
        </w:rPr>
      </w:pPr>
      <w:r w:rsidRPr="00BC120F">
        <w:t>Procedure success i.e. successful transcatheter occlusion of LAA</w:t>
      </w:r>
    </w:p>
    <w:p w14:paraId="67EB333B" w14:textId="339E1852" w:rsidR="00F01DBD" w:rsidRPr="004F25EF" w:rsidRDefault="00F01DBD" w:rsidP="00BB142F">
      <w:pPr>
        <w:numPr>
          <w:ilvl w:val="0"/>
          <w:numId w:val="6"/>
        </w:numPr>
        <w:rPr>
          <w:b/>
          <w:i/>
        </w:rPr>
      </w:pPr>
      <w:r w:rsidRPr="004F25EF">
        <w:rPr>
          <w:i/>
        </w:rPr>
        <w:t>Discontinuation of therapy</w:t>
      </w:r>
    </w:p>
    <w:p w14:paraId="22DC52D3" w14:textId="77777777" w:rsidR="00BC120F" w:rsidRPr="00033C05" w:rsidRDefault="00BC120F" w:rsidP="00033C05">
      <w:pPr>
        <w:spacing w:after="120"/>
        <w:rPr>
          <w:color w:val="00B0F0"/>
          <w:sz w:val="24"/>
          <w:szCs w:val="24"/>
          <w:u w:val="single"/>
        </w:rPr>
      </w:pPr>
      <w:r w:rsidRPr="00033C05">
        <w:rPr>
          <w:color w:val="00B0F0"/>
          <w:sz w:val="24"/>
          <w:szCs w:val="24"/>
          <w:u w:val="single"/>
        </w:rPr>
        <w:lastRenderedPageBreak/>
        <w:t xml:space="preserve">Safety </w:t>
      </w:r>
    </w:p>
    <w:p w14:paraId="79623527" w14:textId="77777777" w:rsidR="00BC120F" w:rsidRPr="00BC120F" w:rsidRDefault="00BC120F" w:rsidP="00BB142F">
      <w:pPr>
        <w:numPr>
          <w:ilvl w:val="0"/>
          <w:numId w:val="6"/>
        </w:numPr>
        <w:spacing w:after="0"/>
      </w:pPr>
      <w:r w:rsidRPr="00BC120F">
        <w:t>Major bleeding events (procedural and post-procedural)</w:t>
      </w:r>
    </w:p>
    <w:p w14:paraId="479E0477" w14:textId="77777777" w:rsidR="00BC120F" w:rsidRPr="00BC120F" w:rsidRDefault="00BC120F" w:rsidP="00BB142F">
      <w:pPr>
        <w:numPr>
          <w:ilvl w:val="0"/>
          <w:numId w:val="6"/>
        </w:numPr>
        <w:spacing w:after="0"/>
      </w:pPr>
      <w:r w:rsidRPr="00BC120F">
        <w:t>Procedural adverse events with LAAC</w:t>
      </w:r>
    </w:p>
    <w:p w14:paraId="141E2745" w14:textId="77777777" w:rsidR="00BC120F" w:rsidRPr="00BC120F" w:rsidRDefault="00BC120F" w:rsidP="00BB142F">
      <w:pPr>
        <w:numPr>
          <w:ilvl w:val="0"/>
          <w:numId w:val="6"/>
        </w:numPr>
      </w:pPr>
      <w:r w:rsidRPr="00BC120F">
        <w:t xml:space="preserve">Post procedural adverse events with LAAC vs comparators </w:t>
      </w:r>
    </w:p>
    <w:p w14:paraId="63D533F7" w14:textId="77777777" w:rsidR="00BC120F" w:rsidRPr="00033C05" w:rsidRDefault="00BC120F" w:rsidP="00033C05">
      <w:pPr>
        <w:spacing w:after="120"/>
        <w:rPr>
          <w:color w:val="00B0F0"/>
          <w:sz w:val="24"/>
          <w:szCs w:val="24"/>
          <w:u w:val="single"/>
        </w:rPr>
      </w:pPr>
      <w:r w:rsidRPr="00033C05">
        <w:rPr>
          <w:color w:val="00B0F0"/>
          <w:sz w:val="24"/>
          <w:szCs w:val="24"/>
          <w:u w:val="single"/>
        </w:rPr>
        <w:t>Healthcare resources</w:t>
      </w:r>
    </w:p>
    <w:p w14:paraId="475A8182" w14:textId="77777777" w:rsidR="00F01DBD" w:rsidRPr="004F25EF" w:rsidRDefault="00BC120F" w:rsidP="004F25EF">
      <w:pPr>
        <w:numPr>
          <w:ilvl w:val="0"/>
          <w:numId w:val="3"/>
        </w:numPr>
        <w:rPr>
          <w:i/>
        </w:rPr>
      </w:pPr>
      <w:r w:rsidRPr="004F25EF">
        <w:t>Cost to deliver intervention</w:t>
      </w:r>
      <w:r w:rsidR="00F01DBD" w:rsidRPr="004F25EF">
        <w:rPr>
          <w:i/>
        </w:rPr>
        <w:t xml:space="preserve"> (including follow up/monitoring for both intervention and comparator arms)</w:t>
      </w:r>
    </w:p>
    <w:p w14:paraId="053789E3" w14:textId="4B25A1E5" w:rsidR="00BC120F" w:rsidRPr="004F25EF" w:rsidRDefault="00F01DBD" w:rsidP="00BB142F">
      <w:pPr>
        <w:numPr>
          <w:ilvl w:val="0"/>
          <w:numId w:val="3"/>
        </w:numPr>
        <w:rPr>
          <w:i/>
        </w:rPr>
      </w:pPr>
      <w:r w:rsidRPr="004F25EF">
        <w:rPr>
          <w:i/>
        </w:rPr>
        <w:t>PBS costs</w:t>
      </w:r>
    </w:p>
    <w:p w14:paraId="3EB1864F" w14:textId="77777777" w:rsidR="00BC120F" w:rsidRPr="00033C05" w:rsidRDefault="00BC120F" w:rsidP="00033C05">
      <w:pPr>
        <w:spacing w:after="120"/>
        <w:rPr>
          <w:color w:val="00B0F0"/>
          <w:sz w:val="24"/>
          <w:szCs w:val="24"/>
          <w:u w:val="single"/>
        </w:rPr>
      </w:pPr>
      <w:r w:rsidRPr="00033C05">
        <w:rPr>
          <w:color w:val="00B0F0"/>
          <w:sz w:val="24"/>
          <w:szCs w:val="24"/>
          <w:u w:val="single"/>
        </w:rPr>
        <w:t>Total Australian Government Healthcare costs</w:t>
      </w:r>
    </w:p>
    <w:p w14:paraId="4706CA44" w14:textId="77777777" w:rsidR="00BC120F" w:rsidRDefault="00BC120F" w:rsidP="00BB142F">
      <w:pPr>
        <w:numPr>
          <w:ilvl w:val="0"/>
          <w:numId w:val="4"/>
        </w:numPr>
        <w:spacing w:after="0"/>
      </w:pPr>
      <w:r w:rsidRPr="00BC120F">
        <w:t>Total cost to the Medicare Benefits Schedule (MBS)</w:t>
      </w:r>
    </w:p>
    <w:p w14:paraId="73C4F365" w14:textId="41E300F1" w:rsidR="00BC120F" w:rsidRDefault="00BC120F" w:rsidP="00BB142F">
      <w:pPr>
        <w:numPr>
          <w:ilvl w:val="0"/>
          <w:numId w:val="4"/>
        </w:numPr>
      </w:pPr>
      <w:r w:rsidRPr="00BC120F">
        <w:t>Total cost to other healthcare services</w:t>
      </w:r>
      <w:r w:rsidR="00F01DBD">
        <w:t xml:space="preserve"> </w:t>
      </w:r>
      <w:r w:rsidR="00F01DBD" w:rsidRPr="004F25EF">
        <w:rPr>
          <w:i/>
        </w:rPr>
        <w:t>(including cost of prostheses)</w:t>
      </w:r>
    </w:p>
    <w:p w14:paraId="0D01EA49" w14:textId="2630D099" w:rsidR="00896845" w:rsidRDefault="00896845" w:rsidP="004847E1">
      <w:pPr>
        <w:pStyle w:val="Heading2"/>
      </w:pPr>
      <w:r w:rsidRPr="00033C05">
        <w:t xml:space="preserve">Current </w:t>
      </w:r>
      <w:r w:rsidR="00A6420B">
        <w:t xml:space="preserve">and proposed </w:t>
      </w:r>
      <w:r w:rsidRPr="00033C05">
        <w:t>clinical management algorithm</w:t>
      </w:r>
      <w:r w:rsidR="00A6420B">
        <w:t>s</w:t>
      </w:r>
      <w:r w:rsidR="002B3338" w:rsidRPr="00033C05">
        <w:t xml:space="preserve"> for </w:t>
      </w:r>
      <w:r w:rsidR="002923C8">
        <w:t xml:space="preserve">the </w:t>
      </w:r>
      <w:r w:rsidR="002B3338" w:rsidRPr="00033C05">
        <w:t>identified population</w:t>
      </w:r>
    </w:p>
    <w:p w14:paraId="025D3FF1" w14:textId="77777777" w:rsidR="001353CD" w:rsidRPr="001353CD" w:rsidRDefault="00605DD7" w:rsidP="001353CD">
      <w:pPr>
        <w:rPr>
          <w:i/>
        </w:rPr>
      </w:pPr>
      <w:r w:rsidRPr="001353CD">
        <w:rPr>
          <w:i/>
        </w:rPr>
        <w:t>PASC advised that updated current and proposed clinical algorithms need to be provided that reflect Population 2 and the updated relative contraindications.</w:t>
      </w:r>
      <w:r w:rsidR="004F25EF" w:rsidRPr="001353CD">
        <w:rPr>
          <w:i/>
        </w:rPr>
        <w:t xml:space="preserve"> </w:t>
      </w:r>
    </w:p>
    <w:p w14:paraId="6320139D" w14:textId="69447584" w:rsidR="00A6420B" w:rsidRPr="00A6420B" w:rsidRDefault="00A6420B" w:rsidP="004847E1">
      <w:pPr>
        <w:pStyle w:val="Heading2"/>
      </w:pPr>
      <w:r w:rsidRPr="002923C8">
        <w:t>Current</w:t>
      </w:r>
      <w:r w:rsidRPr="00A6420B">
        <w:t xml:space="preserve"> clinical management algorithm</w:t>
      </w:r>
    </w:p>
    <w:p w14:paraId="45C25AA4" w14:textId="77D78138" w:rsidR="00BC120F" w:rsidRPr="00BC120F" w:rsidRDefault="00BC120F" w:rsidP="00BC120F">
      <w:r w:rsidRPr="00BC120F">
        <w:t xml:space="preserve">The current clinical management pathways that patients follow after they receive the comparator treatments is provided in </w:t>
      </w:r>
      <w:r w:rsidRPr="00BC120F">
        <w:fldChar w:fldCharType="begin"/>
      </w:r>
      <w:r w:rsidRPr="00BC120F">
        <w:instrText xml:space="preserve"> REF _Ref23163148 \h </w:instrText>
      </w:r>
      <w:r w:rsidRPr="00BC120F">
        <w:fldChar w:fldCharType="separate"/>
      </w:r>
      <w:r w:rsidRPr="00BC120F">
        <w:t xml:space="preserve">Figure </w:t>
      </w:r>
      <w:r>
        <w:t>4</w:t>
      </w:r>
      <w:r w:rsidRPr="00BC120F">
        <w:fldChar w:fldCharType="end"/>
      </w:r>
      <w:r w:rsidRPr="00BC120F">
        <w:t xml:space="preserve">. The main health care resources consumed from the point of receiving the comparator is monitoring of bleeding risk and treatment adherences. </w:t>
      </w:r>
    </w:p>
    <w:p w14:paraId="4C1C1B85" w14:textId="47E9C265" w:rsidR="00BC120F" w:rsidRPr="00BC120F" w:rsidRDefault="00BC120F" w:rsidP="00BC120F">
      <w:r w:rsidRPr="00BC120F">
        <w:t>According to the</w:t>
      </w:r>
      <w:r w:rsidR="005E656E">
        <w:t xml:space="preserve"> Australian </w:t>
      </w:r>
      <w:r w:rsidRPr="00BC120F">
        <w:t xml:space="preserve">NHF </w:t>
      </w:r>
      <w:r w:rsidR="005E656E">
        <w:t>and CSANZ G</w:t>
      </w:r>
      <w:r w:rsidRPr="00BC120F">
        <w:t>uidelines for AF</w:t>
      </w:r>
      <w:r w:rsidR="005E656E">
        <w:t xml:space="preserve"> (2018)</w:t>
      </w:r>
      <w:r w:rsidRPr="00BC120F">
        <w:t xml:space="preserve">, patients prescribed pharmacotherapy including OAT should have their treatment adherence and persistence regularly monitored, although the </w:t>
      </w:r>
      <w:r w:rsidR="005E656E">
        <w:t>G</w:t>
      </w:r>
      <w:r w:rsidRPr="00BC120F">
        <w:t xml:space="preserve">uidelines do not specify the time interval at which patients should be </w:t>
      </w:r>
      <w:r w:rsidR="008711CC">
        <w:t>monitored. Non-compliance with D</w:t>
      </w:r>
      <w:r w:rsidRPr="00BC120F">
        <w:t>OACs is a particular concern given the rapid offset of action, thus potentially increasing the risk of stroke in these patients (</w:t>
      </w:r>
      <w:r w:rsidR="005E656E">
        <w:t xml:space="preserve">Australian </w:t>
      </w:r>
      <w:r w:rsidRPr="00BC120F">
        <w:t xml:space="preserve">NHF and CSANZ </w:t>
      </w:r>
      <w:r w:rsidR="005E656E">
        <w:t xml:space="preserve">Guidelines </w:t>
      </w:r>
      <w:r w:rsidRPr="00BC120F">
        <w:t xml:space="preserve">2018). </w:t>
      </w:r>
    </w:p>
    <w:p w14:paraId="6D58A444" w14:textId="5B8FFDDF" w:rsidR="00BC120F" w:rsidRPr="00BC120F" w:rsidRDefault="00BA3D89" w:rsidP="00BC120F">
      <w:r>
        <w:t>While</w:t>
      </w:r>
      <w:r w:rsidR="008711CC">
        <w:t xml:space="preserve"> patients treated with D</w:t>
      </w:r>
      <w:r w:rsidR="00BC120F" w:rsidRPr="00BC120F">
        <w:t xml:space="preserve">OACs do not require specific monitoring in terms of bleeding risk, patients treated with warfarin require regular monitoring of their international normalised ratio (INR) to ensure adequate anticoagulation whilst balancing the risk of bleeding. </w:t>
      </w:r>
    </w:p>
    <w:p w14:paraId="7CA2B491" w14:textId="02059764" w:rsidR="00BC120F" w:rsidRPr="00BC120F" w:rsidRDefault="00BC120F" w:rsidP="00BC120F">
      <w:r w:rsidRPr="00BC120F">
        <w:t>Patients with relative contra</w:t>
      </w:r>
      <w:r w:rsidR="008711CC">
        <w:t>indication to OAT treated with D</w:t>
      </w:r>
      <w:r w:rsidRPr="00BC120F">
        <w:t xml:space="preserve">OACs or warfarin may experience a major bleeding complication, a blood dyscrasia or develop a vascular abnormality predisposing them to potentially life-threatening haemorrhage, thus becoming eligible for LAAC based on the current MBS reimbursement). </w:t>
      </w:r>
    </w:p>
    <w:p w14:paraId="5FCA5C10" w14:textId="77777777" w:rsidR="009B70A9" w:rsidRDefault="009B70A9" w:rsidP="00BF1B2B"/>
    <w:p w14:paraId="0116BC9C" w14:textId="1D50E6C0" w:rsidR="00BC120F" w:rsidRDefault="00BC120F" w:rsidP="00BF1B2B"/>
    <w:p w14:paraId="0FE60CC3" w14:textId="4DC7053D" w:rsidR="009B70A9" w:rsidRDefault="009B70A9" w:rsidP="00AE0B87">
      <w:pPr>
        <w:pStyle w:val="Caption"/>
      </w:pPr>
      <w:bookmarkStart w:id="18" w:name="_Ref23163148"/>
      <w:r>
        <w:rPr>
          <w:noProof/>
          <w:lang w:val="en-AU" w:eastAsia="en-AU"/>
        </w:rPr>
        <w:lastRenderedPageBreak/>
        <mc:AlternateContent>
          <mc:Choice Requires="wpc">
            <w:drawing>
              <wp:inline distT="0" distB="0" distL="0" distR="0" wp14:anchorId="6720DCC9" wp14:editId="52EE1169">
                <wp:extent cx="5486400" cy="6570921"/>
                <wp:effectExtent l="0" t="0" r="0" b="0"/>
                <wp:docPr id="220" name="Canvas 220" descr="Flow chart" title="Figure 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5" name="Text Box 175"/>
                        <wps:cNvSpPr txBox="1"/>
                        <wps:spPr>
                          <a:xfrm>
                            <a:off x="2449773" y="36018"/>
                            <a:ext cx="600501" cy="245660"/>
                          </a:xfrm>
                          <a:prstGeom prst="rect">
                            <a:avLst/>
                          </a:prstGeom>
                          <a:solidFill>
                            <a:schemeClr val="lt1"/>
                          </a:solidFill>
                          <a:ln w="6350">
                            <a:solidFill>
                              <a:prstClr val="black"/>
                            </a:solidFill>
                          </a:ln>
                        </wps:spPr>
                        <wps:txbx>
                          <w:txbxContent>
                            <w:p w14:paraId="293806B8" w14:textId="77777777" w:rsidR="00C962A9" w:rsidRDefault="00C962A9" w:rsidP="009B70A9">
                              <w:pPr>
                                <w:jc w:val="center"/>
                              </w:pPr>
                              <w:r>
                                <w:t>NV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2"/>
                        <wps:cNvSpPr txBox="1"/>
                        <wps:spPr>
                          <a:xfrm>
                            <a:off x="1973523" y="502620"/>
                            <a:ext cx="1560252" cy="245110"/>
                          </a:xfrm>
                          <a:prstGeom prst="rect">
                            <a:avLst/>
                          </a:prstGeom>
                          <a:solidFill>
                            <a:schemeClr val="lt1"/>
                          </a:solidFill>
                          <a:ln w="6350">
                            <a:solidFill>
                              <a:prstClr val="black"/>
                            </a:solidFill>
                          </a:ln>
                        </wps:spPr>
                        <wps:txbx>
                          <w:txbxContent>
                            <w:p w14:paraId="65669CC7" w14:textId="77777777"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Stroke risk esti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7" name="Text Box 2"/>
                        <wps:cNvSpPr txBox="1"/>
                        <wps:spPr>
                          <a:xfrm>
                            <a:off x="170475" y="1024599"/>
                            <a:ext cx="1560195" cy="305775"/>
                          </a:xfrm>
                          <a:prstGeom prst="rect">
                            <a:avLst/>
                          </a:prstGeom>
                          <a:solidFill>
                            <a:schemeClr val="lt1"/>
                          </a:solidFill>
                          <a:ln w="6350">
                            <a:solidFill>
                              <a:prstClr val="black"/>
                            </a:solidFill>
                          </a:ln>
                        </wps:spPr>
                        <wps:txbx>
                          <w:txbxContent>
                            <w:p w14:paraId="2C9979A0" w14:textId="77777777" w:rsidR="00C962A9" w:rsidRDefault="00C962A9" w:rsidP="009B70A9">
                              <w:pPr>
                                <w:pStyle w:val="NormalWeb"/>
                                <w:spacing w:before="0" w:beforeAutospacing="0" w:after="160" w:afterAutospacing="0" w:line="254" w:lineRule="auto"/>
                                <w:jc w:val="center"/>
                              </w:pPr>
                              <w:r w:rsidRPr="00DE03B0">
                                <w:rPr>
                                  <w:rFonts w:ascii="Calibri" w:eastAsia="Calibri" w:hAnsi="Calibri"/>
                                  <w:sz w:val="22"/>
                                  <w:szCs w:val="22"/>
                                </w:rPr>
                                <w:t>CHA</w:t>
                              </w:r>
                              <w:r w:rsidRPr="00DE03B0">
                                <w:rPr>
                                  <w:rFonts w:ascii="Calibri" w:eastAsia="Calibri" w:hAnsi="Calibri"/>
                                  <w:sz w:val="22"/>
                                  <w:szCs w:val="22"/>
                                  <w:vertAlign w:val="subscript"/>
                                </w:rPr>
                                <w:t>2</w:t>
                              </w:r>
                              <w:r w:rsidRPr="00DE03B0">
                                <w:rPr>
                                  <w:rFonts w:ascii="Calibri" w:eastAsia="Calibri" w:hAnsi="Calibri"/>
                                  <w:sz w:val="22"/>
                                  <w:szCs w:val="22"/>
                                </w:rPr>
                                <w:t>DS</w:t>
                              </w:r>
                              <w:r w:rsidRPr="00DE03B0">
                                <w:rPr>
                                  <w:rFonts w:ascii="Calibri" w:eastAsia="Calibri" w:hAnsi="Calibri"/>
                                  <w:sz w:val="22"/>
                                  <w:szCs w:val="22"/>
                                  <w:vertAlign w:val="subscript"/>
                                </w:rPr>
                                <w:t>2</w:t>
                              </w:r>
                              <w:r w:rsidRPr="00DE03B0">
                                <w:rPr>
                                  <w:rFonts w:ascii="Calibri" w:eastAsia="Calibri" w:hAnsi="Calibri"/>
                                  <w:sz w:val="22"/>
                                  <w:szCs w:val="22"/>
                                </w:rPr>
                                <w:t xml:space="preserve">-VA </w:t>
                              </w:r>
                              <w:r>
                                <w:rPr>
                                  <w:rFonts w:ascii="Calibri" w:eastAsia="Calibri" w:hAnsi="Calibri"/>
                                  <w:sz w:val="22"/>
                                  <w:szCs w:val="22"/>
                                </w:rPr>
                                <w:t>score = 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Text Box 2"/>
                        <wps:cNvSpPr txBox="1"/>
                        <wps:spPr>
                          <a:xfrm>
                            <a:off x="1973523" y="1024599"/>
                            <a:ext cx="1560195" cy="315300"/>
                          </a:xfrm>
                          <a:prstGeom prst="rect">
                            <a:avLst/>
                          </a:prstGeom>
                          <a:solidFill>
                            <a:schemeClr val="lt1"/>
                          </a:solidFill>
                          <a:ln w="6350">
                            <a:solidFill>
                              <a:prstClr val="black"/>
                            </a:solidFill>
                          </a:ln>
                        </wps:spPr>
                        <wps:txbx>
                          <w:txbxContent>
                            <w:p w14:paraId="16DBC838" w14:textId="77777777" w:rsidR="00C962A9" w:rsidRDefault="00C962A9" w:rsidP="009B70A9">
                              <w:pPr>
                                <w:pStyle w:val="NormalWeb"/>
                                <w:spacing w:before="0" w:beforeAutospacing="0" w:after="160" w:afterAutospacing="0" w:line="252" w:lineRule="auto"/>
                                <w:jc w:val="center"/>
                              </w:pPr>
                              <w:r>
                                <w:rPr>
                                  <w:rFonts w:ascii="Calibri" w:eastAsia="Calibri" w:hAnsi="Calibri"/>
                                  <w:sz w:val="22"/>
                                  <w:szCs w:val="22"/>
                                </w:rPr>
                                <w:t>CHA</w:t>
                              </w:r>
                              <w:r>
                                <w:rPr>
                                  <w:rFonts w:ascii="Calibri" w:eastAsia="Calibri" w:hAnsi="Calibri"/>
                                  <w:position w:val="-6"/>
                                  <w:sz w:val="22"/>
                                  <w:szCs w:val="22"/>
                                  <w:vertAlign w:val="subscript"/>
                                </w:rPr>
                                <w:t>2</w:t>
                              </w:r>
                              <w:r>
                                <w:rPr>
                                  <w:rFonts w:ascii="Calibri" w:eastAsia="Calibri" w:hAnsi="Calibri"/>
                                  <w:sz w:val="22"/>
                                  <w:szCs w:val="22"/>
                                </w:rPr>
                                <w:t>DS</w:t>
                              </w:r>
                              <w:r>
                                <w:rPr>
                                  <w:rFonts w:ascii="Calibri" w:eastAsia="Calibri" w:hAnsi="Calibri"/>
                                  <w:position w:val="-6"/>
                                  <w:sz w:val="22"/>
                                  <w:szCs w:val="22"/>
                                  <w:vertAlign w:val="subscript"/>
                                </w:rPr>
                                <w:t>2</w:t>
                              </w:r>
                              <w:r>
                                <w:rPr>
                                  <w:rFonts w:ascii="Calibri" w:eastAsia="Calibri" w:hAnsi="Calibri"/>
                                  <w:sz w:val="22"/>
                                  <w:szCs w:val="22"/>
                                </w:rPr>
                                <w:t>-VA score = 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Text Box 2"/>
                        <wps:cNvSpPr txBox="1"/>
                        <wps:spPr>
                          <a:xfrm>
                            <a:off x="3723300" y="1024598"/>
                            <a:ext cx="1560195" cy="324825"/>
                          </a:xfrm>
                          <a:prstGeom prst="rect">
                            <a:avLst/>
                          </a:prstGeom>
                          <a:solidFill>
                            <a:schemeClr val="lt1"/>
                          </a:solidFill>
                          <a:ln w="6350">
                            <a:solidFill>
                              <a:prstClr val="black"/>
                            </a:solidFill>
                          </a:ln>
                        </wps:spPr>
                        <wps:txbx>
                          <w:txbxContent>
                            <w:p w14:paraId="089CBEB3" w14:textId="77777777" w:rsidR="00C962A9" w:rsidRDefault="00C962A9" w:rsidP="009B70A9">
                              <w:pPr>
                                <w:pStyle w:val="NormalWeb"/>
                                <w:spacing w:before="0" w:beforeAutospacing="0" w:after="160" w:afterAutospacing="0" w:line="252" w:lineRule="auto"/>
                                <w:jc w:val="center"/>
                              </w:pPr>
                              <w:r>
                                <w:rPr>
                                  <w:rFonts w:ascii="Calibri" w:eastAsia="Calibri" w:hAnsi="Calibri"/>
                                  <w:sz w:val="22"/>
                                  <w:szCs w:val="22"/>
                                </w:rPr>
                                <w:t>CHA</w:t>
                              </w:r>
                              <w:r>
                                <w:rPr>
                                  <w:rFonts w:ascii="Calibri" w:eastAsia="Calibri" w:hAnsi="Calibri"/>
                                  <w:position w:val="-6"/>
                                  <w:sz w:val="22"/>
                                  <w:szCs w:val="22"/>
                                  <w:vertAlign w:val="subscript"/>
                                </w:rPr>
                                <w:t>2</w:t>
                              </w:r>
                              <w:r>
                                <w:rPr>
                                  <w:rFonts w:ascii="Calibri" w:eastAsia="Calibri" w:hAnsi="Calibri"/>
                                  <w:sz w:val="22"/>
                                  <w:szCs w:val="22"/>
                                </w:rPr>
                                <w:t>DS</w:t>
                              </w:r>
                              <w:r>
                                <w:rPr>
                                  <w:rFonts w:ascii="Calibri" w:eastAsia="Calibri" w:hAnsi="Calibri"/>
                                  <w:position w:val="-6"/>
                                  <w:sz w:val="22"/>
                                  <w:szCs w:val="22"/>
                                  <w:vertAlign w:val="subscript"/>
                                </w:rPr>
                                <w:t>2</w:t>
                              </w:r>
                              <w:r>
                                <w:rPr>
                                  <w:rFonts w:ascii="Calibri" w:eastAsia="Calibri" w:hAnsi="Calibri"/>
                                  <w:sz w:val="22"/>
                                  <w:szCs w:val="22"/>
                                </w:rPr>
                                <w:t xml:space="preserve">-VA score </w:t>
                              </w:r>
                              <w:r w:rsidRPr="00DE03B0">
                                <w:rPr>
                                  <w:rFonts w:ascii="Calibri" w:eastAsia="Calibri" w:hAnsi="Calibri"/>
                                  <w:sz w:val="22"/>
                                  <w:szCs w:val="22"/>
                                </w:rPr>
                                <w:t>≥ 2</w:t>
                              </w:r>
                              <w:r>
                                <w:rPr>
                                  <w:rFonts w:ascii="Calibri" w:eastAsia="Calibri" w:hAnsi="Calibri"/>
                                  <w:sz w:val="22"/>
                                  <w:szCs w:val="22"/>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Text Box 180"/>
                        <wps:cNvSpPr txBox="1"/>
                        <wps:spPr>
                          <a:xfrm>
                            <a:off x="238125" y="1536749"/>
                            <a:ext cx="1428750" cy="295275"/>
                          </a:xfrm>
                          <a:prstGeom prst="rect">
                            <a:avLst/>
                          </a:prstGeom>
                          <a:solidFill>
                            <a:schemeClr val="lt1"/>
                          </a:solidFill>
                          <a:ln w="6350">
                            <a:solidFill>
                              <a:prstClr val="black"/>
                            </a:solidFill>
                          </a:ln>
                        </wps:spPr>
                        <wps:txbx>
                          <w:txbxContent>
                            <w:p w14:paraId="004C8EE8" w14:textId="77777777" w:rsidR="00C962A9" w:rsidRDefault="00C962A9" w:rsidP="009B70A9">
                              <w:pPr>
                                <w:jc w:val="center"/>
                              </w:pPr>
                              <w:r>
                                <w:t>Re-evaluate annual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7"/>
                        <wps:cNvSpPr txBox="1"/>
                        <wps:spPr>
                          <a:xfrm>
                            <a:off x="2040550" y="1536749"/>
                            <a:ext cx="1428750" cy="285750"/>
                          </a:xfrm>
                          <a:prstGeom prst="rect">
                            <a:avLst/>
                          </a:prstGeom>
                          <a:solidFill>
                            <a:schemeClr val="lt1"/>
                          </a:solidFill>
                          <a:ln w="6350">
                            <a:solidFill>
                              <a:prstClr val="black"/>
                            </a:solidFill>
                          </a:ln>
                        </wps:spPr>
                        <wps:txbx>
                          <w:txbxContent>
                            <w:p w14:paraId="1412FE66" w14:textId="77777777"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Consider OA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2" name="Text Box 7"/>
                        <wps:cNvSpPr txBox="1"/>
                        <wps:spPr>
                          <a:xfrm>
                            <a:off x="3789340" y="1536749"/>
                            <a:ext cx="1428750" cy="285750"/>
                          </a:xfrm>
                          <a:prstGeom prst="rect">
                            <a:avLst/>
                          </a:prstGeom>
                          <a:solidFill>
                            <a:schemeClr val="lt1"/>
                          </a:solidFill>
                          <a:ln w="6350">
                            <a:solidFill>
                              <a:prstClr val="black"/>
                            </a:solidFill>
                          </a:ln>
                        </wps:spPr>
                        <wps:txbx>
                          <w:txbxContent>
                            <w:p w14:paraId="37B657AA" w14:textId="77777777" w:rsidR="00C962A9" w:rsidRDefault="00C962A9" w:rsidP="009B70A9">
                              <w:pPr>
                                <w:pStyle w:val="NormalWeb"/>
                                <w:spacing w:before="0" w:beforeAutospacing="0" w:after="160" w:afterAutospacing="0" w:line="254" w:lineRule="auto"/>
                                <w:jc w:val="center"/>
                              </w:pPr>
                              <w:r>
                                <w:rPr>
                                  <w:rFonts w:ascii="Calibri" w:eastAsia="Calibri" w:hAnsi="Calibri"/>
                                  <w:sz w:val="22"/>
                                  <w:szCs w:val="22"/>
                                </w:rPr>
                                <w:t>OAT recommend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832225" y="2193974"/>
                            <a:ext cx="1342050" cy="314325"/>
                          </a:xfrm>
                          <a:prstGeom prst="rect">
                            <a:avLst/>
                          </a:prstGeom>
                          <a:solidFill>
                            <a:schemeClr val="lt1"/>
                          </a:solidFill>
                          <a:ln w="6350">
                            <a:solidFill>
                              <a:prstClr val="black"/>
                            </a:solidFill>
                          </a:ln>
                        </wps:spPr>
                        <wps:txbx>
                          <w:txbxContent>
                            <w:p w14:paraId="694DD6F9" w14:textId="77777777" w:rsidR="00C962A9" w:rsidRDefault="00C962A9" w:rsidP="009B70A9">
                              <w:pPr>
                                <w:jc w:val="center"/>
                              </w:pPr>
                              <w:r>
                                <w:t>No contraind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 name="Text Box 10"/>
                        <wps:cNvSpPr txBox="1"/>
                        <wps:spPr>
                          <a:xfrm>
                            <a:off x="43876" y="2185024"/>
                            <a:ext cx="3489842" cy="322998"/>
                          </a:xfrm>
                          <a:prstGeom prst="rect">
                            <a:avLst/>
                          </a:prstGeom>
                          <a:solidFill>
                            <a:schemeClr val="lt1"/>
                          </a:solidFill>
                          <a:ln w="6350">
                            <a:solidFill>
                              <a:prstClr val="black"/>
                            </a:solidFill>
                          </a:ln>
                        </wps:spPr>
                        <wps:txbx>
                          <w:txbxContent>
                            <w:p w14:paraId="6A3D060A" w14:textId="77777777" w:rsidR="00C962A9" w:rsidRDefault="00C962A9" w:rsidP="009B70A9">
                              <w:pPr>
                                <w:pStyle w:val="NormalWeb"/>
                                <w:spacing w:before="0" w:beforeAutospacing="0" w:after="0" w:afterAutospacing="0" w:line="256" w:lineRule="auto"/>
                                <w:jc w:val="center"/>
                                <w:rPr>
                                  <w:rFonts w:ascii="Calibri" w:eastAsia="Calibri" w:hAnsi="Calibri"/>
                                  <w:sz w:val="22"/>
                                  <w:szCs w:val="22"/>
                                </w:rPr>
                              </w:pPr>
                              <w:r>
                                <w:rPr>
                                  <w:rFonts w:ascii="Calibri" w:eastAsia="Calibri" w:hAnsi="Calibri"/>
                                  <w:sz w:val="22"/>
                                  <w:szCs w:val="22"/>
                                </w:rPr>
                                <w:t>Contraindication to lifelong OA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223640" y="5304640"/>
                            <a:ext cx="838200" cy="276225"/>
                          </a:xfrm>
                          <a:prstGeom prst="rect">
                            <a:avLst/>
                          </a:prstGeom>
                          <a:solidFill>
                            <a:schemeClr val="lt1"/>
                          </a:solidFill>
                          <a:ln w="6350">
                            <a:solidFill>
                              <a:prstClr val="black"/>
                            </a:solidFill>
                          </a:ln>
                        </wps:spPr>
                        <wps:txbx>
                          <w:txbxContent>
                            <w:p w14:paraId="421DA9F0" w14:textId="77777777" w:rsidR="00C962A9" w:rsidRDefault="00C962A9" w:rsidP="009B70A9">
                              <w:pPr>
                                <w:jc w:val="center"/>
                              </w:pPr>
                              <w:r>
                                <w:t>LA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 name="Text Box 12"/>
                        <wps:cNvSpPr txBox="1"/>
                        <wps:spPr>
                          <a:xfrm>
                            <a:off x="1301386" y="5304599"/>
                            <a:ext cx="546190" cy="276225"/>
                          </a:xfrm>
                          <a:prstGeom prst="rect">
                            <a:avLst/>
                          </a:prstGeom>
                          <a:solidFill>
                            <a:schemeClr val="lt1"/>
                          </a:solidFill>
                          <a:ln w="6350">
                            <a:solidFill>
                              <a:prstClr val="black"/>
                            </a:solidFill>
                          </a:ln>
                        </wps:spPr>
                        <wps:txbx>
                          <w:txbxContent>
                            <w:p w14:paraId="070D4325" w14:textId="77777777"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So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Text Box 12"/>
                        <wps:cNvSpPr txBox="1"/>
                        <wps:spPr>
                          <a:xfrm>
                            <a:off x="3593805" y="2830881"/>
                            <a:ext cx="685460" cy="276225"/>
                          </a:xfrm>
                          <a:prstGeom prst="rect">
                            <a:avLst/>
                          </a:prstGeom>
                          <a:solidFill>
                            <a:schemeClr val="lt1"/>
                          </a:solidFill>
                          <a:ln w="6350">
                            <a:solidFill>
                              <a:prstClr val="black"/>
                            </a:solidFill>
                          </a:ln>
                        </wps:spPr>
                        <wps:txbx>
                          <w:txbxContent>
                            <w:p w14:paraId="22D58596" w14:textId="5C2C5D82"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DOAC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Text Box 12"/>
                        <wps:cNvSpPr txBox="1"/>
                        <wps:spPr>
                          <a:xfrm>
                            <a:off x="4445295" y="2831174"/>
                            <a:ext cx="838200" cy="276225"/>
                          </a:xfrm>
                          <a:prstGeom prst="rect">
                            <a:avLst/>
                          </a:prstGeom>
                          <a:solidFill>
                            <a:schemeClr val="lt1"/>
                          </a:solidFill>
                          <a:ln w="6350">
                            <a:solidFill>
                              <a:prstClr val="black"/>
                            </a:solidFill>
                          </a:ln>
                        </wps:spPr>
                        <wps:txbx>
                          <w:txbxContent>
                            <w:p w14:paraId="7472863C" w14:textId="77777777" w:rsidR="00C962A9" w:rsidRDefault="00C962A9" w:rsidP="009B70A9">
                              <w:pPr>
                                <w:pStyle w:val="NormalWeb"/>
                                <w:spacing w:before="0" w:beforeAutospacing="0" w:after="160" w:afterAutospacing="0" w:line="254" w:lineRule="auto"/>
                                <w:jc w:val="center"/>
                              </w:pPr>
                              <w:r>
                                <w:rPr>
                                  <w:rFonts w:ascii="Calibri" w:eastAsia="Calibri" w:hAnsi="Calibri"/>
                                  <w:sz w:val="22"/>
                                  <w:szCs w:val="22"/>
                                </w:rPr>
                                <w:t>Warfar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Text Box 189"/>
                        <wps:cNvSpPr txBox="1"/>
                        <wps:spPr>
                          <a:xfrm>
                            <a:off x="43876" y="6225136"/>
                            <a:ext cx="5293667" cy="276225"/>
                          </a:xfrm>
                          <a:prstGeom prst="rect">
                            <a:avLst/>
                          </a:prstGeom>
                          <a:solidFill>
                            <a:schemeClr val="lt1"/>
                          </a:solidFill>
                          <a:ln w="6350">
                            <a:solidFill>
                              <a:prstClr val="black"/>
                            </a:solidFill>
                          </a:ln>
                        </wps:spPr>
                        <wps:txbx>
                          <w:txbxContent>
                            <w:p w14:paraId="68949538" w14:textId="77777777" w:rsidR="00C962A9" w:rsidRDefault="00C962A9" w:rsidP="009B70A9">
                              <w:pPr>
                                <w:jc w:val="center"/>
                              </w:pPr>
                              <w:r>
                                <w:t>Outc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0" name="Straight Arrow Connector 190"/>
                        <wps:cNvCnPr/>
                        <wps:spPr>
                          <a:xfrm>
                            <a:off x="2750024" y="281678"/>
                            <a:ext cx="3625" cy="2209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1" name="Straight Arrow Connector 191"/>
                        <wps:cNvCnPr/>
                        <wps:spPr>
                          <a:xfrm flipH="1">
                            <a:off x="2753621" y="747730"/>
                            <a:ext cx="28" cy="2768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2" name="Elbow Connector 192"/>
                        <wps:cNvCnPr/>
                        <wps:spPr>
                          <a:xfrm rot="5400000">
                            <a:off x="1713677" y="-15374"/>
                            <a:ext cx="276869" cy="1803076"/>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3" name="Elbow Connector 193"/>
                        <wps:cNvCnPr/>
                        <wps:spPr>
                          <a:xfrm rot="16200000" flipH="1">
                            <a:off x="3490089" y="11289"/>
                            <a:ext cx="276868" cy="174974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4" name="Straight Arrow Connector 194"/>
                        <wps:cNvCnPr/>
                        <wps:spPr>
                          <a:xfrm>
                            <a:off x="950573" y="1330374"/>
                            <a:ext cx="1927" cy="2063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5" name="Straight Arrow Connector 195"/>
                        <wps:cNvCnPr/>
                        <wps:spPr>
                          <a:xfrm>
                            <a:off x="2753621" y="1339899"/>
                            <a:ext cx="1304" cy="196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Arrow Connector 196"/>
                        <wps:cNvCnPr/>
                        <wps:spPr>
                          <a:xfrm>
                            <a:off x="4503398" y="1349423"/>
                            <a:ext cx="317" cy="18732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7" name="Straight Arrow Connector 197"/>
                        <wps:cNvCnPr/>
                        <wps:spPr>
                          <a:xfrm flipH="1">
                            <a:off x="4503250" y="1822499"/>
                            <a:ext cx="465" cy="3714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8" name="Elbow Connector 198"/>
                        <wps:cNvCnPr/>
                        <wps:spPr>
                          <a:xfrm rot="10800000" flipV="1">
                            <a:off x="1788798" y="2005678"/>
                            <a:ext cx="2714429" cy="17934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9" name="Elbow Connector 199"/>
                        <wps:cNvCnPr/>
                        <wps:spPr>
                          <a:xfrm rot="16200000" flipH="1">
                            <a:off x="4522385" y="2489163"/>
                            <a:ext cx="322875" cy="361145"/>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0" name="Elbow Connector 200"/>
                        <wps:cNvCnPr/>
                        <wps:spPr>
                          <a:xfrm rot="5400000">
                            <a:off x="4020271" y="2348194"/>
                            <a:ext cx="322875" cy="643085"/>
                          </a:xfrm>
                          <a:prstGeom prst="bentConnector3">
                            <a:avLst>
                              <a:gd name="adj1" fmla="val 4977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1" name="Elbow Connector 201"/>
                        <wps:cNvCnPr/>
                        <wps:spPr>
                          <a:xfrm rot="16200000" flipH="1">
                            <a:off x="831081" y="4560733"/>
                            <a:ext cx="775873" cy="710928"/>
                          </a:xfrm>
                          <a:prstGeom prst="bentConnector3">
                            <a:avLst>
                              <a:gd name="adj1" fmla="val -705"/>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2" name="Straight Arrow Connector 202"/>
                        <wps:cNvCnPr/>
                        <wps:spPr>
                          <a:xfrm>
                            <a:off x="642740" y="5580376"/>
                            <a:ext cx="0" cy="64421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3" name="Straight Arrow Connector 203"/>
                        <wps:cNvCnPr/>
                        <wps:spPr>
                          <a:xfrm>
                            <a:off x="1574481" y="5580335"/>
                            <a:ext cx="0" cy="6427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4" name="Straight Arrow Connector 204"/>
                        <wps:cNvCnPr/>
                        <wps:spPr>
                          <a:xfrm flipH="1">
                            <a:off x="3860194" y="3106514"/>
                            <a:ext cx="23176" cy="311604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5" name="Straight Arrow Connector 205"/>
                        <wps:cNvCnPr/>
                        <wps:spPr>
                          <a:xfrm>
                            <a:off x="4864379" y="3106242"/>
                            <a:ext cx="0" cy="311577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6" name="Text Box 206"/>
                        <wps:cNvSpPr txBox="1"/>
                        <wps:spPr>
                          <a:xfrm>
                            <a:off x="43876" y="4648398"/>
                            <a:ext cx="1178868" cy="518200"/>
                          </a:xfrm>
                          <a:prstGeom prst="rect">
                            <a:avLst/>
                          </a:prstGeom>
                          <a:solidFill>
                            <a:schemeClr val="lt1"/>
                          </a:solidFill>
                          <a:ln w="6350">
                            <a:solidFill>
                              <a:prstClr val="black"/>
                            </a:solidFill>
                          </a:ln>
                        </wps:spPr>
                        <wps:txbx>
                          <w:txbxContent>
                            <w:p w14:paraId="272D7510" w14:textId="77777777" w:rsidR="00C962A9" w:rsidRDefault="00C962A9" w:rsidP="009B70A9">
                              <w:r>
                                <w:t>Eligibility testing (i.e. TO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Elbow Connector 207"/>
                        <wps:cNvCnPr/>
                        <wps:spPr>
                          <a:xfrm rot="5400000">
                            <a:off x="629165" y="4421765"/>
                            <a:ext cx="230347" cy="222055"/>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 name="Straight Arrow Connector 208"/>
                        <wps:cNvCnPr/>
                        <wps:spPr>
                          <a:xfrm>
                            <a:off x="633310" y="5166598"/>
                            <a:ext cx="9430" cy="1380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 name="Text Box 10"/>
                        <wps:cNvSpPr txBox="1"/>
                        <wps:spPr>
                          <a:xfrm>
                            <a:off x="1847576" y="2834870"/>
                            <a:ext cx="1686199" cy="1960171"/>
                          </a:xfrm>
                          <a:prstGeom prst="rect">
                            <a:avLst/>
                          </a:prstGeom>
                          <a:solidFill>
                            <a:schemeClr val="lt1"/>
                          </a:solidFill>
                          <a:ln w="6350">
                            <a:solidFill>
                              <a:prstClr val="black"/>
                            </a:solidFill>
                          </a:ln>
                        </wps:spPr>
                        <wps:txbx>
                          <w:txbxContent>
                            <w:p w14:paraId="15F0B9FC" w14:textId="77777777" w:rsidR="00C962A9" w:rsidRPr="00F37CC7" w:rsidRDefault="00C962A9" w:rsidP="009B70A9">
                              <w:pPr>
                                <w:pStyle w:val="NormalWeb"/>
                                <w:spacing w:before="0" w:beforeAutospacing="0" w:after="0" w:afterAutospacing="0"/>
                                <w:rPr>
                                  <w:sz w:val="18"/>
                                  <w:szCs w:val="18"/>
                                </w:rPr>
                              </w:pPr>
                              <w:r>
                                <w:rPr>
                                  <w:rFonts w:ascii="Calibri" w:eastAsia="Calibri" w:hAnsi="Calibri"/>
                                  <w:sz w:val="18"/>
                                  <w:szCs w:val="18"/>
                                </w:rPr>
                                <w:t>Other r</w:t>
                              </w:r>
                              <w:r w:rsidRPr="00F37CC7">
                                <w:rPr>
                                  <w:rFonts w:ascii="Calibri" w:eastAsia="Calibri" w:hAnsi="Calibri"/>
                                  <w:sz w:val="18"/>
                                  <w:szCs w:val="18"/>
                                </w:rPr>
                                <w:t xml:space="preserve">elative </w:t>
                              </w:r>
                              <w:r>
                                <w:rPr>
                                  <w:rFonts w:ascii="Calibri" w:eastAsia="Calibri" w:hAnsi="Calibri"/>
                                  <w:sz w:val="18"/>
                                  <w:szCs w:val="18"/>
                                </w:rPr>
                                <w:t>contraindications:</w:t>
                              </w:r>
                            </w:p>
                            <w:p w14:paraId="4F1BC3D9"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previous major bleeding complication</w:t>
                              </w:r>
                            </w:p>
                            <w:p w14:paraId="77354AB9"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bleeding diathesis</w:t>
                              </w:r>
                            </w:p>
                            <w:p w14:paraId="528094D1"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anaemia</w:t>
                              </w:r>
                            </w:p>
                            <w:p w14:paraId="29D9E846"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prior gastrointestinal bleed</w:t>
                              </w:r>
                            </w:p>
                            <w:p w14:paraId="27B090CF"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thrombocytopenia</w:t>
                              </w:r>
                            </w:p>
                            <w:p w14:paraId="3BB024B3"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haematological malignancy</w:t>
                              </w:r>
                            </w:p>
                            <w:p w14:paraId="6F7CB626"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traumatic intracranial haemorrhage</w:t>
                              </w:r>
                            </w:p>
                            <w:p w14:paraId="1E64C8D1" w14:textId="77777777" w:rsidR="00C962A9" w:rsidRPr="00F37CC7" w:rsidRDefault="00C962A9" w:rsidP="00BB142F">
                              <w:pPr>
                                <w:pStyle w:val="NormalWeb"/>
                                <w:numPr>
                                  <w:ilvl w:val="0"/>
                                  <w:numId w:val="17"/>
                                </w:numPr>
                                <w:spacing w:before="0" w:beforeAutospacing="0" w:after="0" w:afterAutospacing="0"/>
                                <w:ind w:left="142" w:hanging="142"/>
                                <w:rPr>
                                  <w:sz w:val="18"/>
                                  <w:szCs w:val="18"/>
                                </w:rPr>
                              </w:pPr>
                              <w:r w:rsidRPr="00F37CC7">
                                <w:rPr>
                                  <w:rFonts w:ascii="Calibri" w:eastAsia="Calibri" w:hAnsi="Calibri"/>
                                  <w:sz w:val="18"/>
                                  <w:szCs w:val="18"/>
                                </w:rPr>
                                <w:t>hypersensitivity to Australian-registered therapies</w:t>
                              </w:r>
                              <w:r w:rsidRPr="00F37CC7">
                                <w:rPr>
                                  <w:rFonts w:eastAsia="Times New Roman"/>
                                  <w:sz w:val="18"/>
                                  <w:szCs w:val="18"/>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0" name="Text Box 210"/>
                        <wps:cNvSpPr txBox="1"/>
                        <wps:spPr>
                          <a:xfrm>
                            <a:off x="43876" y="2835120"/>
                            <a:ext cx="1686794" cy="1572400"/>
                          </a:xfrm>
                          <a:prstGeom prst="rect">
                            <a:avLst/>
                          </a:prstGeom>
                          <a:solidFill>
                            <a:schemeClr val="lt1"/>
                          </a:solidFill>
                          <a:ln w="6350">
                            <a:solidFill>
                              <a:prstClr val="black"/>
                            </a:solidFill>
                          </a:ln>
                        </wps:spPr>
                        <wps:txbx>
                          <w:txbxContent>
                            <w:p w14:paraId="1B78BAE4" w14:textId="77777777" w:rsidR="00C962A9" w:rsidRDefault="00C962A9" w:rsidP="009B70A9">
                              <w:pPr>
                                <w:spacing w:after="0" w:line="240" w:lineRule="auto"/>
                                <w:rPr>
                                  <w:sz w:val="18"/>
                                  <w:szCs w:val="18"/>
                                </w:rPr>
                              </w:pPr>
                              <w:r>
                                <w:rPr>
                                  <w:sz w:val="18"/>
                                  <w:szCs w:val="18"/>
                                </w:rPr>
                                <w:t>Absolute contraindications:</w:t>
                              </w:r>
                            </w:p>
                            <w:p w14:paraId="01A682D1" w14:textId="77777777" w:rsidR="00C962A9" w:rsidRPr="00F37CC7" w:rsidRDefault="00C962A9" w:rsidP="00BB142F">
                              <w:pPr>
                                <w:pStyle w:val="ListParagraph"/>
                                <w:numPr>
                                  <w:ilvl w:val="0"/>
                                  <w:numId w:val="18"/>
                                </w:numPr>
                                <w:spacing w:after="0" w:line="240" w:lineRule="auto"/>
                                <w:ind w:left="142" w:hanging="142"/>
                                <w:rPr>
                                  <w:sz w:val="18"/>
                                  <w:szCs w:val="18"/>
                                </w:rPr>
                              </w:pPr>
                              <w:r w:rsidRPr="00F37CC7">
                                <w:rPr>
                                  <w:sz w:val="18"/>
                                  <w:szCs w:val="18"/>
                                </w:rPr>
                                <w:t>previous major bleeding complication experienced whilst undergoing treatment with oral anticoagulation therapy</w:t>
                              </w:r>
                            </w:p>
                            <w:p w14:paraId="6BF53210" w14:textId="77777777" w:rsidR="00C962A9" w:rsidRPr="00F37CC7" w:rsidRDefault="00C962A9" w:rsidP="00BB142F">
                              <w:pPr>
                                <w:pStyle w:val="ListParagraph"/>
                                <w:numPr>
                                  <w:ilvl w:val="0"/>
                                  <w:numId w:val="18"/>
                                </w:numPr>
                                <w:spacing w:after="0" w:line="240" w:lineRule="auto"/>
                                <w:ind w:left="142" w:hanging="142"/>
                                <w:rPr>
                                  <w:sz w:val="18"/>
                                  <w:szCs w:val="18"/>
                                </w:rPr>
                              </w:pPr>
                              <w:r w:rsidRPr="00F37CC7">
                                <w:rPr>
                                  <w:sz w:val="18"/>
                                  <w:szCs w:val="18"/>
                                </w:rPr>
                                <w:t>blood dyscrasia</w:t>
                              </w:r>
                            </w:p>
                            <w:p w14:paraId="388E7B1D" w14:textId="77777777" w:rsidR="00C962A9" w:rsidRPr="00F37CC7" w:rsidRDefault="00C962A9" w:rsidP="00BB142F">
                              <w:pPr>
                                <w:pStyle w:val="ListParagraph"/>
                                <w:numPr>
                                  <w:ilvl w:val="0"/>
                                  <w:numId w:val="18"/>
                                </w:numPr>
                                <w:spacing w:after="0" w:line="240" w:lineRule="auto"/>
                                <w:ind w:left="142" w:hanging="142"/>
                                <w:rPr>
                                  <w:sz w:val="18"/>
                                  <w:szCs w:val="18"/>
                                </w:rPr>
                              </w:pPr>
                              <w:r w:rsidRPr="00F37CC7">
                                <w:rPr>
                                  <w:sz w:val="18"/>
                                  <w:szCs w:val="18"/>
                                </w:rPr>
                                <w:t>vascular abnormality predisposing to potentially life-threatening haemorrhage</w:t>
                              </w:r>
                            </w:p>
                            <w:p w14:paraId="4D15CABF" w14:textId="77777777" w:rsidR="00C962A9" w:rsidRPr="00F37CC7" w:rsidRDefault="00C962A9" w:rsidP="009B70A9">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 name="Elbow Connector 211"/>
                        <wps:cNvCnPr/>
                        <wps:spPr>
                          <a:xfrm rot="5400000">
                            <a:off x="1306198" y="2348002"/>
                            <a:ext cx="322580" cy="642620"/>
                          </a:xfrm>
                          <a:prstGeom prst="bentConnector3">
                            <a:avLst>
                              <a:gd name="adj1" fmla="val 4977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2" name="Elbow Connector 212"/>
                        <wps:cNvCnPr/>
                        <wps:spPr>
                          <a:xfrm rot="16200000" flipH="1">
                            <a:off x="1807848" y="2489544"/>
                            <a:ext cx="322580" cy="36068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Elbow Connector 213"/>
                        <wps:cNvCnPr/>
                        <wps:spPr>
                          <a:xfrm rot="16200000" flipH="1">
                            <a:off x="2737035" y="4807025"/>
                            <a:ext cx="520129" cy="494117"/>
                          </a:xfrm>
                          <a:prstGeom prst="bentConnector3">
                            <a:avLst>
                              <a:gd name="adj1" fmla="val 2955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4" name="Elbow Connector 214"/>
                        <wps:cNvCnPr/>
                        <wps:spPr>
                          <a:xfrm rot="5400000">
                            <a:off x="2278431" y="4821507"/>
                            <a:ext cx="509224" cy="433874"/>
                          </a:xfrm>
                          <a:prstGeom prst="bentConnector3">
                            <a:avLst>
                              <a:gd name="adj1" fmla="val 33296"/>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5" name="Text Box 12"/>
                        <wps:cNvSpPr txBox="1"/>
                        <wps:spPr>
                          <a:xfrm>
                            <a:off x="1973523" y="5304154"/>
                            <a:ext cx="685165" cy="275590"/>
                          </a:xfrm>
                          <a:prstGeom prst="rect">
                            <a:avLst/>
                          </a:prstGeom>
                          <a:solidFill>
                            <a:schemeClr val="lt1"/>
                          </a:solidFill>
                          <a:ln w="6350">
                            <a:solidFill>
                              <a:prstClr val="black"/>
                            </a:solidFill>
                          </a:ln>
                        </wps:spPr>
                        <wps:txbx>
                          <w:txbxContent>
                            <w:p w14:paraId="580FD89A" w14:textId="07310C1A" w:rsidR="00C962A9" w:rsidRDefault="00C962A9" w:rsidP="009B70A9">
                              <w:pPr>
                                <w:pStyle w:val="NormalWeb"/>
                                <w:spacing w:before="0" w:beforeAutospacing="0" w:after="160" w:afterAutospacing="0" w:line="254" w:lineRule="auto"/>
                                <w:jc w:val="center"/>
                              </w:pPr>
                              <w:r>
                                <w:rPr>
                                  <w:rFonts w:ascii="Calibri" w:eastAsia="Calibri" w:hAnsi="Calibri"/>
                                  <w:sz w:val="22"/>
                                  <w:szCs w:val="22"/>
                                </w:rPr>
                                <w:t>DOAC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6" name="Text Box 12"/>
                        <wps:cNvSpPr txBox="1"/>
                        <wps:spPr>
                          <a:xfrm>
                            <a:off x="2825058" y="5314615"/>
                            <a:ext cx="838200" cy="275590"/>
                          </a:xfrm>
                          <a:prstGeom prst="rect">
                            <a:avLst/>
                          </a:prstGeom>
                          <a:solidFill>
                            <a:schemeClr val="lt1"/>
                          </a:solidFill>
                          <a:ln w="6350">
                            <a:solidFill>
                              <a:prstClr val="black"/>
                            </a:solidFill>
                          </a:ln>
                        </wps:spPr>
                        <wps:txbx>
                          <w:txbxContent>
                            <w:p w14:paraId="72F57644" w14:textId="77777777" w:rsidR="00C962A9" w:rsidRDefault="00C962A9" w:rsidP="009B70A9">
                              <w:pPr>
                                <w:pStyle w:val="NormalWeb"/>
                                <w:spacing w:before="0" w:beforeAutospacing="0" w:after="160" w:afterAutospacing="0" w:line="252" w:lineRule="auto"/>
                                <w:jc w:val="center"/>
                              </w:pPr>
                              <w:r>
                                <w:rPr>
                                  <w:rFonts w:ascii="Calibri" w:eastAsia="Calibri" w:hAnsi="Calibri"/>
                                  <w:sz w:val="22"/>
                                  <w:szCs w:val="22"/>
                                </w:rPr>
                                <w:t>Warfar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7" name="Straight Arrow Connector 217"/>
                        <wps:cNvCnPr/>
                        <wps:spPr>
                          <a:xfrm>
                            <a:off x="2316125" y="5579760"/>
                            <a:ext cx="0" cy="6438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8" name="Straight Arrow Connector 218"/>
                        <wps:cNvCnPr/>
                        <wps:spPr>
                          <a:xfrm>
                            <a:off x="3244137" y="5590220"/>
                            <a:ext cx="0" cy="6438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9" name="Elbow Connector 219"/>
                        <wps:cNvCnPr/>
                        <wps:spPr>
                          <a:xfrm rot="10800000" flipV="1">
                            <a:off x="1666877" y="4953005"/>
                            <a:ext cx="649248" cy="349775"/>
                          </a:xfrm>
                          <a:prstGeom prst="bentConnector3">
                            <a:avLst>
                              <a:gd name="adj1" fmla="val 9913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6720DCC9" id="Canvas 220" o:spid="_x0000_s1026" editas="canvas" alt="Title: Figure 4 - Description: Flow chart" style="width:6in;height:517.4pt;mso-position-horizontal-relative:char;mso-position-vertical-relative:line" coordsize="54864,657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Flow chart" style="position:absolute;width:54864;height:65703;visibility:visible;mso-wrap-style:square">
                  <v:fill o:detectmouseclick="t"/>
                  <v:path o:connecttype="none"/>
                </v:shape>
                <v:shapetype id="_x0000_t202" coordsize="21600,21600" o:spt="202" path="m,l,21600r21600,l21600,xe">
                  <v:stroke joinstyle="miter"/>
                  <v:path gradientshapeok="t" o:connecttype="rect"/>
                </v:shapetype>
                <v:shape id="Text Box 175" o:spid="_x0000_s1028" type="#_x0000_t202" style="position:absolute;left:24497;top:360;width:6005;height:2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l+0wQAAANwAAAAPAAAAZHJzL2Rvd25yZXYueG1sRE9NSwMx&#10;EL0L/ocwgjebVWh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Fd2X7TBAAAA3AAAAA8AAAAA&#10;AAAAAAAAAAAABwIAAGRycy9kb3ducmV2LnhtbFBLBQYAAAAAAwADALcAAAD1AgAAAAA=&#10;" fillcolor="white [3201]" strokeweight=".5pt">
                  <v:textbox>
                    <w:txbxContent>
                      <w:p w14:paraId="293806B8" w14:textId="77777777" w:rsidR="00C962A9" w:rsidRDefault="00C962A9" w:rsidP="009B70A9">
                        <w:pPr>
                          <w:jc w:val="center"/>
                        </w:pPr>
                        <w:r>
                          <w:t>NVAF</w:t>
                        </w:r>
                      </w:p>
                    </w:txbxContent>
                  </v:textbox>
                </v:shape>
                <v:shape id="Text Box 2" o:spid="_x0000_s1029" type="#_x0000_t202" style="position:absolute;left:19735;top:5026;width:15602;height:2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" fillcolor="white [3201]" strokeweight=".5pt">
                  <v:textbox>
                    <w:txbxContent>
                      <w:p w14:paraId="65669CC7" w14:textId="77777777"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Stroke risk estimation</w:t>
                        </w:r>
                      </w:p>
                    </w:txbxContent>
                  </v:textbox>
                </v:shape>
                <v:shape id="Text Box 2" o:spid="_x0000_s1030" type="#_x0000_t202" style="position:absolute;left:1704;top:10245;width:15602;height:3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" fillcolor="white [3201]" strokeweight=".5pt">
                  <v:textbox>
                    <w:txbxContent>
                      <w:p w14:paraId="2C9979A0" w14:textId="77777777" w:rsidR="00C962A9" w:rsidRDefault="00C962A9" w:rsidP="009B70A9">
                        <w:pPr>
                          <w:pStyle w:val="NormalWeb"/>
                          <w:spacing w:before="0" w:beforeAutospacing="0" w:after="160" w:afterAutospacing="0" w:line="254" w:lineRule="auto"/>
                          <w:jc w:val="center"/>
                        </w:pPr>
                        <w:r w:rsidRPr="00DE03B0">
                          <w:rPr>
                            <w:rFonts w:ascii="Calibri" w:eastAsia="Calibri" w:hAnsi="Calibri"/>
                            <w:sz w:val="22"/>
                            <w:szCs w:val="22"/>
                          </w:rPr>
                          <w:t>CHA</w:t>
                        </w:r>
                        <w:r w:rsidRPr="00DE03B0">
                          <w:rPr>
                            <w:rFonts w:ascii="Calibri" w:eastAsia="Calibri" w:hAnsi="Calibri"/>
                            <w:sz w:val="22"/>
                            <w:szCs w:val="22"/>
                            <w:vertAlign w:val="subscript"/>
                          </w:rPr>
                          <w:t>2</w:t>
                        </w:r>
                        <w:r w:rsidRPr="00DE03B0">
                          <w:rPr>
                            <w:rFonts w:ascii="Calibri" w:eastAsia="Calibri" w:hAnsi="Calibri"/>
                            <w:sz w:val="22"/>
                            <w:szCs w:val="22"/>
                          </w:rPr>
                          <w:t>DS</w:t>
                        </w:r>
                        <w:r w:rsidRPr="00DE03B0">
                          <w:rPr>
                            <w:rFonts w:ascii="Calibri" w:eastAsia="Calibri" w:hAnsi="Calibri"/>
                            <w:sz w:val="22"/>
                            <w:szCs w:val="22"/>
                            <w:vertAlign w:val="subscript"/>
                          </w:rPr>
                          <w:t>2</w:t>
                        </w:r>
                        <w:r w:rsidRPr="00DE03B0">
                          <w:rPr>
                            <w:rFonts w:ascii="Calibri" w:eastAsia="Calibri" w:hAnsi="Calibri"/>
                            <w:sz w:val="22"/>
                            <w:szCs w:val="22"/>
                          </w:rPr>
                          <w:t xml:space="preserve">-VA </w:t>
                        </w:r>
                        <w:r>
                          <w:rPr>
                            <w:rFonts w:ascii="Calibri" w:eastAsia="Calibri" w:hAnsi="Calibri"/>
                            <w:sz w:val="22"/>
                            <w:szCs w:val="22"/>
                          </w:rPr>
                          <w:t>score = 0</w:t>
                        </w:r>
                      </w:p>
                    </w:txbxContent>
                  </v:textbox>
                </v:shape>
                <v:shape id="Text Box 2" o:spid="_x0000_s1031" type="#_x0000_t202" style="position:absolute;left:19735;top:10245;width:15602;height:3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" fillcolor="white [3201]" strokeweight=".5pt">
                  <v:textbox>
                    <w:txbxContent>
                      <w:p w14:paraId="16DBC838" w14:textId="77777777" w:rsidR="00C962A9" w:rsidRDefault="00C962A9" w:rsidP="009B70A9">
                        <w:pPr>
                          <w:pStyle w:val="NormalWeb"/>
                          <w:spacing w:before="0" w:beforeAutospacing="0" w:after="160" w:afterAutospacing="0" w:line="252" w:lineRule="auto"/>
                          <w:jc w:val="center"/>
                        </w:pPr>
                        <w:r>
                          <w:rPr>
                            <w:rFonts w:ascii="Calibri" w:eastAsia="Calibri" w:hAnsi="Calibri"/>
                            <w:sz w:val="22"/>
                            <w:szCs w:val="22"/>
                          </w:rPr>
                          <w:t>CHA</w:t>
                        </w:r>
                        <w:r>
                          <w:rPr>
                            <w:rFonts w:ascii="Calibri" w:eastAsia="Calibri" w:hAnsi="Calibri"/>
                            <w:position w:val="-6"/>
                            <w:sz w:val="22"/>
                            <w:szCs w:val="22"/>
                            <w:vertAlign w:val="subscript"/>
                          </w:rPr>
                          <w:t>2</w:t>
                        </w:r>
                        <w:r>
                          <w:rPr>
                            <w:rFonts w:ascii="Calibri" w:eastAsia="Calibri" w:hAnsi="Calibri"/>
                            <w:sz w:val="22"/>
                            <w:szCs w:val="22"/>
                          </w:rPr>
                          <w:t>DS</w:t>
                        </w:r>
                        <w:r>
                          <w:rPr>
                            <w:rFonts w:ascii="Calibri" w:eastAsia="Calibri" w:hAnsi="Calibri"/>
                            <w:position w:val="-6"/>
                            <w:sz w:val="22"/>
                            <w:szCs w:val="22"/>
                            <w:vertAlign w:val="subscript"/>
                          </w:rPr>
                          <w:t>2</w:t>
                        </w:r>
                        <w:r>
                          <w:rPr>
                            <w:rFonts w:ascii="Calibri" w:eastAsia="Calibri" w:hAnsi="Calibri"/>
                            <w:sz w:val="22"/>
                            <w:szCs w:val="22"/>
                          </w:rPr>
                          <w:t>-VA score = 1</w:t>
                        </w:r>
                      </w:p>
                    </w:txbxContent>
                  </v:textbox>
                </v:shape>
                <v:shape id="Text Box 2" o:spid="_x0000_s1032" type="#_x0000_t202" style="position:absolute;left:37233;top:10245;width:15601;height:3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" fillcolor="white [3201]" strokeweight=".5pt">
                  <v:textbox>
                    <w:txbxContent>
                      <w:p w14:paraId="089CBEB3" w14:textId="77777777" w:rsidR="00C962A9" w:rsidRDefault="00C962A9" w:rsidP="009B70A9">
                        <w:pPr>
                          <w:pStyle w:val="NormalWeb"/>
                          <w:spacing w:before="0" w:beforeAutospacing="0" w:after="160" w:afterAutospacing="0" w:line="252" w:lineRule="auto"/>
                          <w:jc w:val="center"/>
                        </w:pPr>
                        <w:r>
                          <w:rPr>
                            <w:rFonts w:ascii="Calibri" w:eastAsia="Calibri" w:hAnsi="Calibri"/>
                            <w:sz w:val="22"/>
                            <w:szCs w:val="22"/>
                          </w:rPr>
                          <w:t>CHA</w:t>
                        </w:r>
                        <w:r>
                          <w:rPr>
                            <w:rFonts w:ascii="Calibri" w:eastAsia="Calibri" w:hAnsi="Calibri"/>
                            <w:position w:val="-6"/>
                            <w:sz w:val="22"/>
                            <w:szCs w:val="22"/>
                            <w:vertAlign w:val="subscript"/>
                          </w:rPr>
                          <w:t>2</w:t>
                        </w:r>
                        <w:r>
                          <w:rPr>
                            <w:rFonts w:ascii="Calibri" w:eastAsia="Calibri" w:hAnsi="Calibri"/>
                            <w:sz w:val="22"/>
                            <w:szCs w:val="22"/>
                          </w:rPr>
                          <w:t>DS</w:t>
                        </w:r>
                        <w:r>
                          <w:rPr>
                            <w:rFonts w:ascii="Calibri" w:eastAsia="Calibri" w:hAnsi="Calibri"/>
                            <w:position w:val="-6"/>
                            <w:sz w:val="22"/>
                            <w:szCs w:val="22"/>
                            <w:vertAlign w:val="subscript"/>
                          </w:rPr>
                          <w:t>2</w:t>
                        </w:r>
                        <w:r>
                          <w:rPr>
                            <w:rFonts w:ascii="Calibri" w:eastAsia="Calibri" w:hAnsi="Calibri"/>
                            <w:sz w:val="22"/>
                            <w:szCs w:val="22"/>
                          </w:rPr>
                          <w:t xml:space="preserve">-VA score </w:t>
                        </w:r>
                        <w:r w:rsidRPr="00DE03B0">
                          <w:rPr>
                            <w:rFonts w:ascii="Calibri" w:eastAsia="Calibri" w:hAnsi="Calibri"/>
                            <w:sz w:val="22"/>
                            <w:szCs w:val="22"/>
                          </w:rPr>
                          <w:t>≥ 2</w:t>
                        </w:r>
                        <w:r>
                          <w:rPr>
                            <w:rFonts w:ascii="Calibri" w:eastAsia="Calibri" w:hAnsi="Calibri"/>
                            <w:sz w:val="22"/>
                            <w:szCs w:val="22"/>
                          </w:rPr>
                          <w:t xml:space="preserve"> </w:t>
                        </w:r>
                      </w:p>
                    </w:txbxContent>
                  </v:textbox>
                </v:shape>
                <v:shape id="Text Box 180" o:spid="_x0000_s1033" type="#_x0000_t202" style="position:absolute;left:2381;top:15367;width:14287;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" fillcolor="white [3201]" strokeweight=".5pt">
                  <v:textbox>
                    <w:txbxContent>
                      <w:p w14:paraId="004C8EE8" w14:textId="77777777" w:rsidR="00C962A9" w:rsidRDefault="00C962A9" w:rsidP="009B70A9">
                        <w:pPr>
                          <w:jc w:val="center"/>
                        </w:pPr>
                        <w:r>
                          <w:t>Re-evaluate annually</w:t>
                        </w:r>
                      </w:p>
                    </w:txbxContent>
                  </v:textbox>
                </v:shape>
                <v:shape id="Text Box 7" o:spid="_x0000_s1034" type="#_x0000_t202" style="position:absolute;left:20405;top:15367;width:14288;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" fillcolor="white [3201]" strokeweight=".5pt">
                  <v:textbox>
                    <w:txbxContent>
                      <w:p w14:paraId="1412FE66" w14:textId="77777777"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Consider OAT</w:t>
                        </w:r>
                      </w:p>
                    </w:txbxContent>
                  </v:textbox>
                </v:shape>
                <v:shape id="Text Box 7" o:spid="_x0000_s1035" type="#_x0000_t202" style="position:absolute;left:37893;top:15367;width:1428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" fillcolor="white [3201]" strokeweight=".5pt">
                  <v:textbox>
                    <w:txbxContent>
                      <w:p w14:paraId="37B657AA" w14:textId="77777777" w:rsidR="00C962A9" w:rsidRDefault="00C962A9" w:rsidP="009B70A9">
                        <w:pPr>
                          <w:pStyle w:val="NormalWeb"/>
                          <w:spacing w:before="0" w:beforeAutospacing="0" w:after="160" w:afterAutospacing="0" w:line="254" w:lineRule="auto"/>
                          <w:jc w:val="center"/>
                        </w:pPr>
                        <w:r>
                          <w:rPr>
                            <w:rFonts w:ascii="Calibri" w:eastAsia="Calibri" w:hAnsi="Calibri"/>
                            <w:sz w:val="22"/>
                            <w:szCs w:val="22"/>
                          </w:rPr>
                          <w:t>OAT recommended</w:t>
                        </w:r>
                      </w:p>
                    </w:txbxContent>
                  </v:textbox>
                </v:shape>
                <v:shape id="Text Box 183" o:spid="_x0000_s1036" type="#_x0000_t202" style="position:absolute;left:38322;top:21939;width:13420;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hJ8wAAAANwAAAAPAAAAZHJzL2Rvd25yZXYueG1sRE9NawIx&#10;EL0X+h/CFHqr2bYg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ggYSfMAAAADcAAAADwAAAAAA&#10;AAAAAAAAAAAHAgAAZHJzL2Rvd25yZXYueG1sUEsFBgAAAAADAAMAtwAAAPQCAAAAAA==&#10;" fillcolor="white [3201]" strokeweight=".5pt">
                  <v:textbox>
                    <w:txbxContent>
                      <w:p w14:paraId="694DD6F9" w14:textId="77777777" w:rsidR="00C962A9" w:rsidRDefault="00C962A9" w:rsidP="009B70A9">
                        <w:pPr>
                          <w:jc w:val="center"/>
                        </w:pPr>
                        <w:r>
                          <w:t>No contraindication</w:t>
                        </w:r>
                      </w:p>
                    </w:txbxContent>
                  </v:textbox>
                </v:shape>
                <v:shape id="Text Box 10" o:spid="_x0000_s1037" type="#_x0000_t202" style="position:absolute;left:438;top:21850;width:34899;height:3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6A3D060A" w14:textId="77777777" w:rsidR="00C962A9" w:rsidRDefault="00C962A9" w:rsidP="009B70A9">
                        <w:pPr>
                          <w:pStyle w:val="NormalWeb"/>
                          <w:spacing w:before="0" w:beforeAutospacing="0" w:after="0" w:afterAutospacing="0" w:line="256" w:lineRule="auto"/>
                          <w:jc w:val="center"/>
                          <w:rPr>
                            <w:rFonts w:ascii="Calibri" w:eastAsia="Calibri" w:hAnsi="Calibri"/>
                            <w:sz w:val="22"/>
                            <w:szCs w:val="22"/>
                          </w:rPr>
                        </w:pPr>
                        <w:r>
                          <w:rPr>
                            <w:rFonts w:ascii="Calibri" w:eastAsia="Calibri" w:hAnsi="Calibri"/>
                            <w:sz w:val="22"/>
                            <w:szCs w:val="22"/>
                          </w:rPr>
                          <w:t>Contraindication to lifelong OAT</w:t>
                        </w:r>
                      </w:p>
                    </w:txbxContent>
                  </v:textbox>
                </v:shape>
                <v:shape id="Text Box 185" o:spid="_x0000_s1038" type="#_x0000_t202" style="position:absolute;left:2236;top:53046;width:838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421DA9F0" w14:textId="77777777" w:rsidR="00C962A9" w:rsidRDefault="00C962A9" w:rsidP="009B70A9">
                        <w:pPr>
                          <w:jc w:val="center"/>
                        </w:pPr>
                        <w:r>
                          <w:t>LAAC</w:t>
                        </w:r>
                      </w:p>
                    </w:txbxContent>
                  </v:textbox>
                </v:shape>
                <v:shape id="Text Box 12" o:spid="_x0000_s1039" type="#_x0000_t202" style="position:absolute;left:13013;top:53045;width:5462;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070D4325" w14:textId="77777777"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SoC</w:t>
                        </w:r>
                      </w:p>
                    </w:txbxContent>
                  </v:textbox>
                </v:shape>
                <v:shape id="Text Box 12" o:spid="_x0000_s1040" type="#_x0000_t202" style="position:absolute;left:35938;top:28308;width:685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22D58596" w14:textId="5C2C5D82"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DOACs</w:t>
                        </w:r>
                      </w:p>
                    </w:txbxContent>
                  </v:textbox>
                </v:shape>
                <v:shape id="Text Box 12" o:spid="_x0000_s1041" type="#_x0000_t202" style="position:absolute;left:44452;top:28311;width:838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472863C" w14:textId="77777777" w:rsidR="00C962A9" w:rsidRDefault="00C962A9" w:rsidP="009B70A9">
                        <w:pPr>
                          <w:pStyle w:val="NormalWeb"/>
                          <w:spacing w:before="0" w:beforeAutospacing="0" w:after="160" w:afterAutospacing="0" w:line="254" w:lineRule="auto"/>
                          <w:jc w:val="center"/>
                        </w:pPr>
                        <w:r>
                          <w:rPr>
                            <w:rFonts w:ascii="Calibri" w:eastAsia="Calibri" w:hAnsi="Calibri"/>
                            <w:sz w:val="22"/>
                            <w:szCs w:val="22"/>
                          </w:rPr>
                          <w:t>Warfarin</w:t>
                        </w:r>
                      </w:p>
                    </w:txbxContent>
                  </v:textbox>
                </v:shape>
                <v:shape id="Text Box 189" o:spid="_x0000_s1042" type="#_x0000_t202" style="position:absolute;left:438;top:62251;width:52937;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" fillcolor="white [3201]" strokeweight=".5pt">
                  <v:textbox>
                    <w:txbxContent>
                      <w:p w14:paraId="68949538" w14:textId="77777777" w:rsidR="00C962A9" w:rsidRDefault="00C962A9" w:rsidP="009B70A9">
                        <w:pPr>
                          <w:jc w:val="center"/>
                        </w:pPr>
                        <w:r>
                          <w:t>Outcomes</w:t>
                        </w:r>
                      </w:p>
                    </w:txbxContent>
                  </v:textbox>
                </v:shape>
                <v:shapetype id="_x0000_t32" coordsize="21600,21600" o:spt="32" o:oned="t" path="m,l21600,21600e" filled="f">
                  <v:path arrowok="t" fillok="f" o:connecttype="none"/>
                  <o:lock v:ext="edit" shapetype="t"/>
                </v:shapetype>
                <v:shape id="Straight Arrow Connector 190" o:spid="_x0000_s1043" type="#_x0000_t32" style="position:absolute;left:27500;top:2816;width:36;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" strokecolor="black [3213]">
                  <v:stroke endarrow="block"/>
                </v:shape>
                <v:shape id="Straight Arrow Connector 191" o:spid="_x0000_s1044" type="#_x0000_t32" style="position:absolute;left:27536;top:7477;width:0;height:27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" strokecolor="black [3213]">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92" o:spid="_x0000_s1045" type="#_x0000_t34" style="position:absolute;left:17137;top:-155;width:2768;height:180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" strokecolor="black [3213]">
                  <v:stroke endarrow="block"/>
                </v:shape>
                <v:shape id="Elbow Connector 193" o:spid="_x0000_s1046" type="#_x0000_t34" style="position:absolute;left:34901;top:112;width:2768;height:1749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" strokecolor="black [3213]">
                  <v:stroke endarrow="block"/>
                </v:shape>
                <v:shape id="Straight Arrow Connector 194" o:spid="_x0000_s1047" type="#_x0000_t32" style="position:absolute;left:9505;top:13303;width:20;height:20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" strokecolor="black [3213]">
                  <v:stroke endarrow="block"/>
                </v:shape>
                <v:shape id="Straight Arrow Connector 195" o:spid="_x0000_s1048" type="#_x0000_t32" style="position:absolute;left:27536;top:13398;width:13;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" strokecolor="black [3213]">
                  <v:stroke endarrow="block"/>
                </v:shape>
                <v:shape id="Straight Arrow Connector 196" o:spid="_x0000_s1049" type="#_x0000_t32" style="position:absolute;left:45033;top:13494;width:4;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" strokecolor="black [3213]">
                  <v:stroke endarrow="block"/>
                </v:shape>
                <v:shape id="Straight Arrow Connector 197" o:spid="_x0000_s1050" type="#_x0000_t32" style="position:absolute;left:45032;top:18224;width:5;height:37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" strokecolor="black [3213]">
                  <v:stroke endarrow="block"/>
                </v:shape>
                <v:shapetype id="_x0000_t33" coordsize="21600,21600" o:spt="33" o:oned="t" path="m,l21600,r,21600e" filled="f">
                  <v:stroke joinstyle="miter"/>
                  <v:path arrowok="t" fillok="f" o:connecttype="none"/>
                  <o:lock v:ext="edit" shapetype="t"/>
                </v:shapetype>
                <v:shape id="Elbow Connector 198" o:spid="_x0000_s1051" type="#_x0000_t33" style="position:absolute;left:17887;top:20056;width:27145;height:1794;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" strokecolor="black [3213]">
                  <v:stroke endarrow="block"/>
                </v:shape>
                <v:shape id="Elbow Connector 199" o:spid="_x0000_s1052" type="#_x0000_t34" style="position:absolute;left:45223;top:24891;width:3229;height:361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" strokecolor="black [3213]">
                  <v:stroke endarrow="block"/>
                </v:shape>
                <v:shape id="Elbow Connector 200" o:spid="_x0000_s1053" type="#_x0000_t34" style="position:absolute;left:40202;top:23481;width:3229;height:64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" adj="10751" strokecolor="black [3213]">
                  <v:stroke endarrow="block"/>
                </v:shape>
                <v:shape id="Elbow Connector 201" o:spid="_x0000_s1054" type="#_x0000_t34" style="position:absolute;left:8310;top:45607;width:7759;height:710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" adj="-152" strokecolor="black [3213]">
                  <v:stroke endarrow="block"/>
                </v:shape>
                <v:shape id="Straight Arrow Connector 202" o:spid="_x0000_s1055" type="#_x0000_t32" style="position:absolute;left:6427;top:55803;width:0;height:64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" strokecolor="black [3213]">
                  <v:stroke endarrow="block"/>
                </v:shape>
                <v:shape id="Straight Arrow Connector 203" o:spid="_x0000_s1056" type="#_x0000_t32" style="position:absolute;left:15744;top:55803;width:0;height:6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" strokecolor="black [3213]">
                  <v:stroke endarrow="block"/>
                </v:shape>
                <v:shape id="Straight Arrow Connector 204" o:spid="_x0000_s1057" type="#_x0000_t32" style="position:absolute;left:38601;top:31065;width:232;height:311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" strokecolor="black [3213]">
                  <v:stroke endarrow="block"/>
                </v:shape>
                <v:shape id="Straight Arrow Connector 205" o:spid="_x0000_s1058" type="#_x0000_t32" style="position:absolute;left:48643;top:31062;width:0;height:31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" strokecolor="black [3213]">
                  <v:stroke endarrow="block"/>
                </v:shape>
                <v:shape id="Text Box 206" o:spid="_x0000_s1059" type="#_x0000_t202" style="position:absolute;left:438;top:46483;width:11789;height:5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" fillcolor="white [3201]" strokeweight=".5pt">
                  <v:textbox>
                    <w:txbxContent>
                      <w:p w14:paraId="272D7510" w14:textId="77777777" w:rsidR="00C962A9" w:rsidRDefault="00C962A9" w:rsidP="009B70A9">
                        <w:r>
                          <w:t>Eligibility testing (i.e. TOE)</w:t>
                        </w:r>
                      </w:p>
                    </w:txbxContent>
                  </v:textbox>
                </v:shape>
                <v:shape id="Elbow Connector 207" o:spid="_x0000_s1060" type="#_x0000_t34" style="position:absolute;left:6291;top:44218;width:2303;height:22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" strokecolor="black [3213]">
                  <v:stroke endarrow="block"/>
                </v:shape>
                <v:shape id="Straight Arrow Connector 208" o:spid="_x0000_s1061" type="#_x0000_t32" style="position:absolute;left:6333;top:51665;width:94;height:1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" strokecolor="black [3213]">
                  <v:stroke endarrow="block"/>
                </v:shape>
                <v:shape id="Text Box 10" o:spid="_x0000_s1062" type="#_x0000_t202" style="position:absolute;left:18475;top:28348;width:16862;height:19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" fillcolor="white [3201]" strokeweight=".5pt">
                  <v:textbox>
                    <w:txbxContent>
                      <w:p w14:paraId="15F0B9FC" w14:textId="77777777" w:rsidR="00C962A9" w:rsidRPr="00F37CC7" w:rsidRDefault="00C962A9" w:rsidP="009B70A9">
                        <w:pPr>
                          <w:pStyle w:val="NormalWeb"/>
                          <w:spacing w:before="0" w:beforeAutospacing="0" w:after="0" w:afterAutospacing="0"/>
                          <w:rPr>
                            <w:sz w:val="18"/>
                            <w:szCs w:val="18"/>
                          </w:rPr>
                        </w:pPr>
                        <w:r>
                          <w:rPr>
                            <w:rFonts w:ascii="Calibri" w:eastAsia="Calibri" w:hAnsi="Calibri"/>
                            <w:sz w:val="18"/>
                            <w:szCs w:val="18"/>
                          </w:rPr>
                          <w:t>Other r</w:t>
                        </w:r>
                        <w:r w:rsidRPr="00F37CC7">
                          <w:rPr>
                            <w:rFonts w:ascii="Calibri" w:eastAsia="Calibri" w:hAnsi="Calibri"/>
                            <w:sz w:val="18"/>
                            <w:szCs w:val="18"/>
                          </w:rPr>
                          <w:t xml:space="preserve">elative </w:t>
                        </w:r>
                        <w:r>
                          <w:rPr>
                            <w:rFonts w:ascii="Calibri" w:eastAsia="Calibri" w:hAnsi="Calibri"/>
                            <w:sz w:val="18"/>
                            <w:szCs w:val="18"/>
                          </w:rPr>
                          <w:t>contraindications:</w:t>
                        </w:r>
                      </w:p>
                      <w:p w14:paraId="4F1BC3D9"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previous major bleeding complication</w:t>
                        </w:r>
                      </w:p>
                      <w:p w14:paraId="77354AB9"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bleeding diathesis</w:t>
                        </w:r>
                      </w:p>
                      <w:p w14:paraId="528094D1"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anaemia</w:t>
                        </w:r>
                      </w:p>
                      <w:p w14:paraId="29D9E846"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prior gastrointestinal bleed</w:t>
                        </w:r>
                      </w:p>
                      <w:p w14:paraId="27B090CF"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thrombocytopenia</w:t>
                        </w:r>
                      </w:p>
                      <w:p w14:paraId="3BB024B3"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haematological malignancy</w:t>
                        </w:r>
                      </w:p>
                      <w:p w14:paraId="6F7CB626" w14:textId="77777777" w:rsidR="00C962A9" w:rsidRPr="00F37CC7" w:rsidRDefault="00C962A9" w:rsidP="00BB142F">
                        <w:pPr>
                          <w:pStyle w:val="NormalWeb"/>
                          <w:numPr>
                            <w:ilvl w:val="0"/>
                            <w:numId w:val="17"/>
                          </w:numPr>
                          <w:spacing w:before="0" w:beforeAutospacing="0" w:after="0" w:afterAutospacing="0"/>
                          <w:ind w:left="142" w:hanging="142"/>
                          <w:rPr>
                            <w:rFonts w:ascii="Calibri" w:eastAsia="Calibri" w:hAnsi="Calibri"/>
                            <w:sz w:val="18"/>
                            <w:szCs w:val="18"/>
                          </w:rPr>
                        </w:pPr>
                        <w:r w:rsidRPr="00F37CC7">
                          <w:rPr>
                            <w:rFonts w:ascii="Calibri" w:eastAsia="Calibri" w:hAnsi="Calibri"/>
                            <w:sz w:val="18"/>
                            <w:szCs w:val="18"/>
                          </w:rPr>
                          <w:t>traumatic intracranial haemorrhage</w:t>
                        </w:r>
                      </w:p>
                      <w:p w14:paraId="1E64C8D1" w14:textId="77777777" w:rsidR="00C962A9" w:rsidRPr="00F37CC7" w:rsidRDefault="00C962A9" w:rsidP="00BB142F">
                        <w:pPr>
                          <w:pStyle w:val="NormalWeb"/>
                          <w:numPr>
                            <w:ilvl w:val="0"/>
                            <w:numId w:val="17"/>
                          </w:numPr>
                          <w:spacing w:before="0" w:beforeAutospacing="0" w:after="0" w:afterAutospacing="0"/>
                          <w:ind w:left="142" w:hanging="142"/>
                          <w:rPr>
                            <w:sz w:val="18"/>
                            <w:szCs w:val="18"/>
                          </w:rPr>
                        </w:pPr>
                        <w:r w:rsidRPr="00F37CC7">
                          <w:rPr>
                            <w:rFonts w:ascii="Calibri" w:eastAsia="Calibri" w:hAnsi="Calibri"/>
                            <w:sz w:val="18"/>
                            <w:szCs w:val="18"/>
                          </w:rPr>
                          <w:t>hypersensitivity to Australian-registered therapies</w:t>
                        </w:r>
                        <w:r w:rsidRPr="00F37CC7">
                          <w:rPr>
                            <w:rFonts w:eastAsia="Times New Roman"/>
                            <w:sz w:val="18"/>
                            <w:szCs w:val="18"/>
                          </w:rPr>
                          <w:t> </w:t>
                        </w:r>
                      </w:p>
                    </w:txbxContent>
                  </v:textbox>
                </v:shape>
                <v:shape id="Text Box 210" o:spid="_x0000_s1063" type="#_x0000_t202" style="position:absolute;left:438;top:28351;width:16868;height:15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" fillcolor="white [3201]" strokeweight=".5pt">
                  <v:textbox>
                    <w:txbxContent>
                      <w:p w14:paraId="1B78BAE4" w14:textId="77777777" w:rsidR="00C962A9" w:rsidRDefault="00C962A9" w:rsidP="009B70A9">
                        <w:pPr>
                          <w:spacing w:after="0" w:line="240" w:lineRule="auto"/>
                          <w:rPr>
                            <w:sz w:val="18"/>
                            <w:szCs w:val="18"/>
                          </w:rPr>
                        </w:pPr>
                        <w:r>
                          <w:rPr>
                            <w:sz w:val="18"/>
                            <w:szCs w:val="18"/>
                          </w:rPr>
                          <w:t>Absolute contraindications:</w:t>
                        </w:r>
                      </w:p>
                      <w:p w14:paraId="01A682D1" w14:textId="77777777" w:rsidR="00C962A9" w:rsidRPr="00F37CC7" w:rsidRDefault="00C962A9" w:rsidP="00BB142F">
                        <w:pPr>
                          <w:pStyle w:val="ListParagraph"/>
                          <w:numPr>
                            <w:ilvl w:val="0"/>
                            <w:numId w:val="18"/>
                          </w:numPr>
                          <w:spacing w:after="0" w:line="240" w:lineRule="auto"/>
                          <w:ind w:left="142" w:hanging="142"/>
                          <w:rPr>
                            <w:sz w:val="18"/>
                            <w:szCs w:val="18"/>
                          </w:rPr>
                        </w:pPr>
                        <w:r w:rsidRPr="00F37CC7">
                          <w:rPr>
                            <w:sz w:val="18"/>
                            <w:szCs w:val="18"/>
                          </w:rPr>
                          <w:t>previous major bleeding complication experienced whilst undergoing treatment with oral anticoagulation therapy</w:t>
                        </w:r>
                      </w:p>
                      <w:p w14:paraId="6BF53210" w14:textId="77777777" w:rsidR="00C962A9" w:rsidRPr="00F37CC7" w:rsidRDefault="00C962A9" w:rsidP="00BB142F">
                        <w:pPr>
                          <w:pStyle w:val="ListParagraph"/>
                          <w:numPr>
                            <w:ilvl w:val="0"/>
                            <w:numId w:val="18"/>
                          </w:numPr>
                          <w:spacing w:after="0" w:line="240" w:lineRule="auto"/>
                          <w:ind w:left="142" w:hanging="142"/>
                          <w:rPr>
                            <w:sz w:val="18"/>
                            <w:szCs w:val="18"/>
                          </w:rPr>
                        </w:pPr>
                        <w:r w:rsidRPr="00F37CC7">
                          <w:rPr>
                            <w:sz w:val="18"/>
                            <w:szCs w:val="18"/>
                          </w:rPr>
                          <w:t>blood dyscrasia</w:t>
                        </w:r>
                      </w:p>
                      <w:p w14:paraId="388E7B1D" w14:textId="77777777" w:rsidR="00C962A9" w:rsidRPr="00F37CC7" w:rsidRDefault="00C962A9" w:rsidP="00BB142F">
                        <w:pPr>
                          <w:pStyle w:val="ListParagraph"/>
                          <w:numPr>
                            <w:ilvl w:val="0"/>
                            <w:numId w:val="18"/>
                          </w:numPr>
                          <w:spacing w:after="0" w:line="240" w:lineRule="auto"/>
                          <w:ind w:left="142" w:hanging="142"/>
                          <w:rPr>
                            <w:sz w:val="18"/>
                            <w:szCs w:val="18"/>
                          </w:rPr>
                        </w:pPr>
                        <w:r w:rsidRPr="00F37CC7">
                          <w:rPr>
                            <w:sz w:val="18"/>
                            <w:szCs w:val="18"/>
                          </w:rPr>
                          <w:t>vascular abnormality predisposing to potentially life-threatening haemorrhage</w:t>
                        </w:r>
                      </w:p>
                      <w:p w14:paraId="4D15CABF" w14:textId="77777777" w:rsidR="00C962A9" w:rsidRPr="00F37CC7" w:rsidRDefault="00C962A9" w:rsidP="009B70A9">
                        <w:pPr>
                          <w:rPr>
                            <w:sz w:val="18"/>
                            <w:szCs w:val="18"/>
                          </w:rPr>
                        </w:pPr>
                      </w:p>
                    </w:txbxContent>
                  </v:textbox>
                </v:shape>
                <v:shape id="Elbow Connector 211" o:spid="_x0000_s1064" type="#_x0000_t34" style="position:absolute;left:13061;top:23480;width:3226;height:642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" adj="10751" strokecolor="black [3213]">
                  <v:stroke endarrow="block"/>
                </v:shape>
                <v:shape id="Elbow Connector 212" o:spid="_x0000_s1065" type="#_x0000_t34" style="position:absolute;left:18078;top:24894;width:3226;height:360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" strokecolor="black [3213]">
                  <v:stroke endarrow="block"/>
                </v:shape>
                <v:shape id="Elbow Connector 213" o:spid="_x0000_s1066" type="#_x0000_t34" style="position:absolute;left:27370;top:48070;width:5201;height:494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" adj="6385" strokecolor="black [3213]">
                  <v:stroke endarrow="block"/>
                </v:shape>
                <v:shape id="Elbow Connector 214" o:spid="_x0000_s1067" type="#_x0000_t34" style="position:absolute;left:22784;top:48215;width:5092;height:433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" adj="7192" strokecolor="black [3213]">
                  <v:stroke endarrow="block"/>
                </v:shape>
                <v:shape id="Text Box 12" o:spid="_x0000_s1068" type="#_x0000_t202" style="position:absolute;left:19735;top:53041;width:6851;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" fillcolor="white [3201]" strokeweight=".5pt">
                  <v:textbox>
                    <w:txbxContent>
                      <w:p w14:paraId="580FD89A" w14:textId="07310C1A" w:rsidR="00C962A9" w:rsidRDefault="00C962A9" w:rsidP="009B70A9">
                        <w:pPr>
                          <w:pStyle w:val="NormalWeb"/>
                          <w:spacing w:before="0" w:beforeAutospacing="0" w:after="160" w:afterAutospacing="0" w:line="254" w:lineRule="auto"/>
                          <w:jc w:val="center"/>
                        </w:pPr>
                        <w:r>
                          <w:rPr>
                            <w:rFonts w:ascii="Calibri" w:eastAsia="Calibri" w:hAnsi="Calibri"/>
                            <w:sz w:val="22"/>
                            <w:szCs w:val="22"/>
                          </w:rPr>
                          <w:t>DOACs</w:t>
                        </w:r>
                      </w:p>
                    </w:txbxContent>
                  </v:textbox>
                </v:shape>
                <v:shape id="Text Box 12" o:spid="_x0000_s1069" type="#_x0000_t202" style="position:absolute;left:28250;top:53146;width:8382;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" fillcolor="white [3201]" strokeweight=".5pt">
                  <v:textbox>
                    <w:txbxContent>
                      <w:p w14:paraId="72F57644" w14:textId="77777777" w:rsidR="00C962A9" w:rsidRDefault="00C962A9" w:rsidP="009B70A9">
                        <w:pPr>
                          <w:pStyle w:val="NormalWeb"/>
                          <w:spacing w:before="0" w:beforeAutospacing="0" w:after="160" w:afterAutospacing="0" w:line="252" w:lineRule="auto"/>
                          <w:jc w:val="center"/>
                        </w:pPr>
                        <w:r>
                          <w:rPr>
                            <w:rFonts w:ascii="Calibri" w:eastAsia="Calibri" w:hAnsi="Calibri"/>
                            <w:sz w:val="22"/>
                            <w:szCs w:val="22"/>
                          </w:rPr>
                          <w:t>Warfarin</w:t>
                        </w:r>
                      </w:p>
                    </w:txbxContent>
                  </v:textbox>
                </v:shape>
                <v:shape id="Straight Arrow Connector 217" o:spid="_x0000_s1070" type="#_x0000_t32" style="position:absolute;left:23161;top:55797;width:0;height:64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" strokecolor="black [3213]">
                  <v:stroke endarrow="block"/>
                </v:shape>
                <v:shape id="Straight Arrow Connector 218" o:spid="_x0000_s1071" type="#_x0000_t32" style="position:absolute;left:32441;top:55902;width:0;height:64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" strokecolor="black [3213]">
                  <v:stroke endarrow="block"/>
                </v:shape>
                <v:shape id="Elbow Connector 219" o:spid="_x0000_s1072" type="#_x0000_t34" style="position:absolute;left:16668;top:49530;width:6493;height:349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" adj="21412" strokecolor="black [3213]">
                  <v:stroke endarrow="block"/>
                </v:shape>
                <w10:anchorlock/>
              </v:group>
            </w:pict>
          </mc:Fallback>
        </mc:AlternateContent>
      </w:r>
    </w:p>
    <w:p w14:paraId="604E646B" w14:textId="2E69120B" w:rsidR="00BC120F" w:rsidRDefault="00AE0B87" w:rsidP="00AE0B87">
      <w:pPr>
        <w:pStyle w:val="Caption"/>
      </w:pPr>
      <w:r>
        <w:t xml:space="preserve">Figure </w:t>
      </w:r>
      <w:r>
        <w:fldChar w:fldCharType="begin"/>
      </w:r>
      <w:r>
        <w:instrText xml:space="preserve"> SEQ Figure \* ARABIC </w:instrText>
      </w:r>
      <w:r>
        <w:fldChar w:fldCharType="separate"/>
      </w:r>
      <w:r>
        <w:rPr>
          <w:noProof/>
        </w:rPr>
        <w:t>4</w:t>
      </w:r>
      <w:r>
        <w:fldChar w:fldCharType="end"/>
      </w:r>
      <w:bookmarkEnd w:id="18"/>
      <w:r>
        <w:tab/>
      </w:r>
      <w:r w:rsidR="00BC120F">
        <w:t xml:space="preserve">Current management pathway </w:t>
      </w:r>
    </w:p>
    <w:p w14:paraId="3A6F3C1B" w14:textId="6DC043D4" w:rsidR="00BC120F" w:rsidRDefault="00BC120F" w:rsidP="00BA3D89">
      <w:pPr>
        <w:pStyle w:val="TableNote"/>
      </w:pPr>
      <w:r>
        <w:t>LAAC=</w:t>
      </w:r>
      <w:r w:rsidR="008711CC">
        <w:t>left atrial appendage closure; D</w:t>
      </w:r>
      <w:r>
        <w:t>OACs=</w:t>
      </w:r>
      <w:r w:rsidR="008711CC">
        <w:t>direct</w:t>
      </w:r>
      <w:r w:rsidRPr="00E253AB">
        <w:t xml:space="preserve"> oral anticoagulants</w:t>
      </w:r>
      <w:r w:rsidR="00BF1B2B">
        <w:t xml:space="preserve">; </w:t>
      </w:r>
      <w:r w:rsidR="000F3E4F">
        <w:t xml:space="preserve">NVAF=non-valvular atrial fibrillation; </w:t>
      </w:r>
      <w:r w:rsidR="00BF1B2B">
        <w:t>OAT=oral anticoagulant therapy; SoC=Standard of Care</w:t>
      </w:r>
      <w:r w:rsidR="000F3E4F">
        <w:t>; TOE=</w:t>
      </w:r>
      <w:r w:rsidR="000F3E4F" w:rsidRPr="000F3E4F">
        <w:t>transoesophageal echocardiogram</w:t>
      </w:r>
      <w:r>
        <w:t xml:space="preserve">. </w:t>
      </w:r>
    </w:p>
    <w:p w14:paraId="47C5C81A" w14:textId="3FF16120" w:rsidR="00BC120F" w:rsidRPr="00303AAD" w:rsidRDefault="00BC120F" w:rsidP="00A6420B">
      <w:pPr>
        <w:spacing w:after="0"/>
        <w:rPr>
          <w:sz w:val="16"/>
          <w:szCs w:val="16"/>
        </w:rPr>
      </w:pPr>
    </w:p>
    <w:p w14:paraId="06499CBF" w14:textId="77777777" w:rsidR="00BC120F" w:rsidRPr="00A6420B" w:rsidRDefault="00BC120F" w:rsidP="00E77853">
      <w:pPr>
        <w:spacing w:after="80"/>
        <w:rPr>
          <w:b/>
          <w:bCs/>
          <w:iCs/>
          <w:color w:val="00B0F0"/>
          <w:sz w:val="24"/>
          <w:szCs w:val="24"/>
          <w:u w:val="single"/>
        </w:rPr>
      </w:pPr>
      <w:r w:rsidRPr="00A6420B">
        <w:rPr>
          <w:b/>
          <w:bCs/>
          <w:iCs/>
          <w:color w:val="00B0F0"/>
          <w:sz w:val="24"/>
          <w:szCs w:val="24"/>
          <w:u w:val="single"/>
        </w:rPr>
        <w:t>INR monitoring</w:t>
      </w:r>
    </w:p>
    <w:p w14:paraId="77FD96B9" w14:textId="77777777" w:rsidR="002923C8" w:rsidRDefault="00BC120F" w:rsidP="00BC120F">
      <w:pPr>
        <w:spacing w:after="0"/>
      </w:pPr>
      <w:r w:rsidRPr="00BC120F">
        <w:t>Given the narrow therapeutic window of warfarin, regular monitoring of INR is required to ensure adequate anticoagulation</w:t>
      </w:r>
      <w:r w:rsidR="002923C8">
        <w:t>,</w:t>
      </w:r>
      <w:r w:rsidRPr="00BC120F">
        <w:t xml:space="preserve"> whilst minimising the </w:t>
      </w:r>
      <w:r w:rsidR="002923C8">
        <w:t xml:space="preserve">risk of bleeding. According to </w:t>
      </w:r>
      <w:r w:rsidRPr="00BC120F">
        <w:t>warfarin product information (PI) (Coumadin), the</w:t>
      </w:r>
      <w:r w:rsidR="002923C8">
        <w:t xml:space="preserve"> therapeutic range is</w:t>
      </w:r>
      <w:r w:rsidRPr="00BC120F">
        <w:t xml:space="preserve"> INR 2-3, with bleeding risk increasing significantly with an INR of 4. </w:t>
      </w:r>
    </w:p>
    <w:p w14:paraId="41B94494" w14:textId="77777777" w:rsidR="002923C8" w:rsidRPr="002923C8" w:rsidRDefault="002923C8" w:rsidP="00BC120F">
      <w:pPr>
        <w:spacing w:after="0"/>
        <w:rPr>
          <w:sz w:val="16"/>
          <w:szCs w:val="16"/>
        </w:rPr>
      </w:pPr>
    </w:p>
    <w:p w14:paraId="510EF38D" w14:textId="75867166" w:rsidR="00BC120F" w:rsidRPr="00BC120F" w:rsidRDefault="00BC120F" w:rsidP="00BC120F">
      <w:pPr>
        <w:spacing w:after="0"/>
      </w:pPr>
      <w:r w:rsidRPr="00BC120F">
        <w:t>The bleeding risk of INR 2-3 is 1.3% (De Caterina et al 2007). Thus, regular INR measurement is required for the duration of warfarin therapy. The approaches to monitoring in Australia include:</w:t>
      </w:r>
    </w:p>
    <w:p w14:paraId="5F9FA082" w14:textId="77777777" w:rsidR="00190CAE" w:rsidRDefault="00190CAE">
      <w:r>
        <w:br w:type="page"/>
      </w:r>
    </w:p>
    <w:p w14:paraId="45A2407B" w14:textId="3FBD6384" w:rsidR="00BC120F" w:rsidRPr="00BC120F" w:rsidRDefault="002923C8" w:rsidP="00BB142F">
      <w:pPr>
        <w:numPr>
          <w:ilvl w:val="0"/>
          <w:numId w:val="12"/>
        </w:numPr>
        <w:spacing w:after="0"/>
      </w:pPr>
      <w:r>
        <w:lastRenderedPageBreak/>
        <w:t>General practitioner (GP)-</w:t>
      </w:r>
      <w:r w:rsidR="00BC120F" w:rsidRPr="00BC120F">
        <w:t>led management</w:t>
      </w:r>
    </w:p>
    <w:p w14:paraId="7C90782F" w14:textId="4156845D" w:rsidR="00BC120F" w:rsidRPr="00BC120F" w:rsidRDefault="00BC120F" w:rsidP="00BB142F">
      <w:pPr>
        <w:numPr>
          <w:ilvl w:val="0"/>
          <w:numId w:val="12"/>
        </w:numPr>
        <w:spacing w:after="0"/>
      </w:pPr>
      <w:r w:rsidRPr="00BC120F">
        <w:t>Anticoagulation clinic</w:t>
      </w:r>
      <w:r w:rsidR="002923C8">
        <w:t xml:space="preserve"> </w:t>
      </w:r>
    </w:p>
    <w:p w14:paraId="4D5FAA8B" w14:textId="77777777" w:rsidR="00BC120F" w:rsidRPr="00BC120F" w:rsidRDefault="00BC120F" w:rsidP="00BB142F">
      <w:pPr>
        <w:numPr>
          <w:ilvl w:val="0"/>
          <w:numId w:val="12"/>
        </w:numPr>
        <w:spacing w:after="0"/>
      </w:pPr>
      <w:r w:rsidRPr="00BC120F">
        <w:t>Pathology service-led care (using validated computerised dosing algorithms)</w:t>
      </w:r>
    </w:p>
    <w:p w14:paraId="6A1E7FEB" w14:textId="20612141" w:rsidR="00BC120F" w:rsidRPr="00BC120F" w:rsidRDefault="00BC120F" w:rsidP="00BB142F">
      <w:pPr>
        <w:numPr>
          <w:ilvl w:val="0"/>
          <w:numId w:val="12"/>
        </w:numPr>
      </w:pPr>
      <w:r w:rsidRPr="00BC120F">
        <w:t>Point of care (POC) testing (including patient self-management using coagulometers (</w:t>
      </w:r>
      <w:r w:rsidR="005E656E">
        <w:t xml:space="preserve">Australian </w:t>
      </w:r>
      <w:r w:rsidRPr="00BC120F">
        <w:t>NHF</w:t>
      </w:r>
      <w:r w:rsidR="002923C8">
        <w:t xml:space="preserve"> and </w:t>
      </w:r>
      <w:r w:rsidR="005E656E">
        <w:t xml:space="preserve">CSANZ </w:t>
      </w:r>
      <w:r w:rsidR="002923C8">
        <w:t xml:space="preserve">Guidelines </w:t>
      </w:r>
      <w:r w:rsidRPr="00BC120F">
        <w:t>2018)</w:t>
      </w:r>
      <w:r w:rsidR="002923C8">
        <w:t>.</w:t>
      </w:r>
    </w:p>
    <w:p w14:paraId="2F1E4A04" w14:textId="64FE381A" w:rsidR="00BC120F" w:rsidRPr="00BC120F" w:rsidRDefault="00BC120F" w:rsidP="00BC120F">
      <w:r w:rsidRPr="00BC120F">
        <w:t>When commencing treatment, patients treated with warfarin are recommended to have daily checks of prothrombin time (PT)</w:t>
      </w:r>
      <w:r w:rsidR="002923C8">
        <w:t>,</w:t>
      </w:r>
      <w:r w:rsidRPr="00BC120F">
        <w:t xml:space="preserve"> until the patient is stable and a therapeutic range is reached (Warfarin PI). The PT is used to calculate the INR. Patients maintained on warfarin require continuous monitoring, at an interval of every 1-4 weeks (Warfarin PI). </w:t>
      </w:r>
    </w:p>
    <w:p w14:paraId="380A47A8" w14:textId="66E341F1" w:rsidR="00BC120F" w:rsidRPr="00BC120F" w:rsidRDefault="00BC120F" w:rsidP="00BC120F">
      <w:r w:rsidRPr="00BC120F">
        <w:t>POC devices using finger-prick capi</w:t>
      </w:r>
      <w:r w:rsidR="002923C8">
        <w:t xml:space="preserve">llary blood sampling allows </w:t>
      </w:r>
      <w:r w:rsidRPr="00BC120F">
        <w:t>convenient and efficient INR measurement in the clinical practice setting</w:t>
      </w:r>
      <w:r w:rsidR="002923C8">
        <w:t xml:space="preserve">, as well as </w:t>
      </w:r>
      <w:r w:rsidRPr="00BC120F">
        <w:t xml:space="preserve">self-management in the patient’s home. </w:t>
      </w:r>
    </w:p>
    <w:p w14:paraId="7D6BC774" w14:textId="2D41CA65" w:rsidR="00BC120F" w:rsidRPr="00BC120F" w:rsidRDefault="00BC120F" w:rsidP="00BC120F">
      <w:r w:rsidRPr="00BC120F">
        <w:t>POC devices</w:t>
      </w:r>
      <w:r w:rsidR="002923C8">
        <w:t xml:space="preserve"> (</w:t>
      </w:r>
      <w:r w:rsidRPr="00BC120F">
        <w:t>i</w:t>
      </w:r>
      <w:r w:rsidR="00BA3D89">
        <w:t>.</w:t>
      </w:r>
      <w:r w:rsidRPr="00BC120F">
        <w:t>e</w:t>
      </w:r>
      <w:r w:rsidR="00BA3D89">
        <w:t>.</w:t>
      </w:r>
      <w:r w:rsidRPr="00BC120F">
        <w:t xml:space="preserve"> coagulometers</w:t>
      </w:r>
      <w:r w:rsidR="002923C8">
        <w:t>)</w:t>
      </w:r>
      <w:r w:rsidRPr="00BC120F">
        <w:t xml:space="preserve"> and required consumables</w:t>
      </w:r>
      <w:r w:rsidR="002923C8">
        <w:t xml:space="preserve"> (</w:t>
      </w:r>
      <w:r w:rsidRPr="00BC120F">
        <w:t>e.g. test strips</w:t>
      </w:r>
      <w:r w:rsidR="002923C8">
        <w:t>)</w:t>
      </w:r>
      <w:r w:rsidRPr="00BC120F">
        <w:t xml:space="preserve"> are not reimbursed via</w:t>
      </w:r>
      <w:r w:rsidR="002923C8">
        <w:t xml:space="preserve"> the</w:t>
      </w:r>
      <w:r w:rsidRPr="00BC120F">
        <w:t xml:space="preserve"> MBS</w:t>
      </w:r>
      <w:r w:rsidR="002923C8">
        <w:t xml:space="preserve">, with those costs being borne by the </w:t>
      </w:r>
      <w:r w:rsidRPr="00BC120F">
        <w:t>practice</w:t>
      </w:r>
      <w:r w:rsidR="002923C8">
        <w:t>/clinic</w:t>
      </w:r>
      <w:r w:rsidRPr="00BC120F">
        <w:t xml:space="preserve"> or patient. The healthcare resources required for INR measurement of patien</w:t>
      </w:r>
      <w:r w:rsidR="002923C8">
        <w:t>ts treated with warfarin depend</w:t>
      </w:r>
      <w:r w:rsidRPr="00BC120F">
        <w:t xml:space="preserve"> on the model of care used. There are several coagulometers registered for use in Australia. POC testing is generally most relevant in the on-going monitoring of patients who are stable. </w:t>
      </w:r>
    </w:p>
    <w:p w14:paraId="50A8F9D4" w14:textId="76A4BD8C" w:rsidR="002923C8" w:rsidRDefault="00BC120F" w:rsidP="00BC120F">
      <w:bookmarkStart w:id="19" w:name="_Hlk22303398"/>
      <w:r w:rsidRPr="00BC120F">
        <w:t xml:space="preserve">Costs associated with INR monitoring </w:t>
      </w:r>
      <w:r w:rsidR="004E2307">
        <w:t>(</w:t>
      </w:r>
      <w:r w:rsidRPr="00BC120F">
        <w:t>when</w:t>
      </w:r>
      <w:r w:rsidR="002923C8">
        <w:t xml:space="preserve"> warfarin is prescribed</w:t>
      </w:r>
      <w:r w:rsidR="004E2307">
        <w:t>)</w:t>
      </w:r>
      <w:r w:rsidR="002923C8">
        <w:t xml:space="preserve"> include</w:t>
      </w:r>
      <w:r w:rsidRPr="00BC120F">
        <w:t xml:space="preserve"> pathology collection and testing, and general practitioner consultations </w:t>
      </w:r>
      <w:r w:rsidR="002923C8">
        <w:t>(</w:t>
      </w:r>
      <w:r w:rsidRPr="00BC120F">
        <w:t>reimbursed</w:t>
      </w:r>
      <w:r w:rsidR="002923C8">
        <w:t xml:space="preserve"> through the MBS)</w:t>
      </w:r>
      <w:r w:rsidRPr="00BC120F">
        <w:t xml:space="preserve">. </w:t>
      </w:r>
      <w:r w:rsidR="002923C8">
        <w:t>It is estimated</w:t>
      </w:r>
      <w:r w:rsidRPr="00BC120F">
        <w:t xml:space="preserve"> the annual cost of monitoring INR </w:t>
      </w:r>
      <w:r w:rsidR="002923C8">
        <w:t>(</w:t>
      </w:r>
      <w:r w:rsidRPr="00BC120F">
        <w:t>to ensure</w:t>
      </w:r>
      <w:r w:rsidR="002923C8">
        <w:t xml:space="preserve"> a patient sits in the</w:t>
      </w:r>
      <w:r w:rsidRPr="00BC120F">
        <w:t xml:space="preserve"> th</w:t>
      </w:r>
      <w:r w:rsidR="002923C8">
        <w:t>erapeutic target ra</w:t>
      </w:r>
      <w:r w:rsidRPr="00BC120F">
        <w:t>nge</w:t>
      </w:r>
      <w:r w:rsidR="002923C8">
        <w:t>)</w:t>
      </w:r>
      <w:r w:rsidRPr="00BC120F">
        <w:t xml:space="preserve"> is $445 per patient per year. </w:t>
      </w:r>
    </w:p>
    <w:p w14:paraId="2ACF9BA9" w14:textId="191E7474" w:rsidR="00BC120F" w:rsidRPr="00BC120F" w:rsidRDefault="00BC120F" w:rsidP="00BC120F">
      <w:r w:rsidRPr="00BC120F">
        <w:t xml:space="preserve">Alternatively, POC monitoring by the </w:t>
      </w:r>
      <w:r w:rsidR="002923C8">
        <w:t>patient would mean purchasing</w:t>
      </w:r>
      <w:r w:rsidRPr="00BC120F">
        <w:t xml:space="preserve"> the coagulometer, such as CoaguChek (estimated at $700</w:t>
      </w:r>
      <w:r w:rsidR="002923C8">
        <w:t xml:space="preserve"> per </w:t>
      </w:r>
      <w:r w:rsidRPr="00BC120F">
        <w:t>device)</w:t>
      </w:r>
      <w:r w:rsidR="004E2307">
        <w:t>, together with t</w:t>
      </w:r>
      <w:r w:rsidRPr="00BC120F">
        <w:t>est strips (estimated at $150 per 24 strips)</w:t>
      </w:r>
      <w:r w:rsidR="004E2307">
        <w:t>. D</w:t>
      </w:r>
      <w:r w:rsidRPr="00BC120F">
        <w:t>evices and consumables are not reimbursed</w:t>
      </w:r>
      <w:r w:rsidR="002923C8">
        <w:t xml:space="preserve"> through</w:t>
      </w:r>
      <w:r w:rsidRPr="00BC120F">
        <w:t xml:space="preserve"> the MBS. </w:t>
      </w:r>
    </w:p>
    <w:bookmarkEnd w:id="19"/>
    <w:p w14:paraId="2A18C680" w14:textId="7A5CFFDA" w:rsidR="00896845" w:rsidRPr="004E2307" w:rsidRDefault="00896845" w:rsidP="004847E1">
      <w:pPr>
        <w:pStyle w:val="Heading2"/>
      </w:pPr>
      <w:r w:rsidRPr="004E2307">
        <w:t>Proposed clinical management algorithm</w:t>
      </w:r>
    </w:p>
    <w:p w14:paraId="17FF65D2" w14:textId="65AEBC74" w:rsidR="00BC120F" w:rsidRPr="00BC120F" w:rsidRDefault="00BC120F" w:rsidP="005270BD">
      <w:pPr>
        <w:spacing w:after="0"/>
      </w:pPr>
      <w:r w:rsidRPr="00BC120F">
        <w:t xml:space="preserve">Listing LAAC for the proposed patients </w:t>
      </w:r>
      <w:r w:rsidR="00C10B7D">
        <w:t>(</w:t>
      </w:r>
      <w:r w:rsidRPr="00BC120F">
        <w:t>with relative contraindications to OAT</w:t>
      </w:r>
      <w:r w:rsidR="00C10B7D">
        <w:t>)</w:t>
      </w:r>
      <w:r w:rsidRPr="00BC120F">
        <w:t xml:space="preserve"> provides patients and </w:t>
      </w:r>
      <w:r w:rsidR="00E1534A">
        <w:t>cardiologist</w:t>
      </w:r>
      <w:r w:rsidRPr="00BC120F">
        <w:t>s with a ‘one proce</w:t>
      </w:r>
      <w:r w:rsidR="008711CC">
        <w:t>dure’ treatment alternative to D</w:t>
      </w:r>
      <w:r w:rsidRPr="00BC120F">
        <w:t xml:space="preserve">OACs and warfarin. The main differences </w:t>
      </w:r>
      <w:r w:rsidR="004E2307">
        <w:t>(in terms of health</w:t>
      </w:r>
      <w:r w:rsidRPr="00BC120F">
        <w:t>care resources</w:t>
      </w:r>
      <w:r w:rsidR="004E2307">
        <w:t>)</w:t>
      </w:r>
      <w:r w:rsidR="00C10B7D">
        <w:t xml:space="preserve"> from the point </w:t>
      </w:r>
      <w:r w:rsidRPr="00BC120F">
        <w:t>of service in using LAAC</w:t>
      </w:r>
      <w:r w:rsidR="004E2307">
        <w:t>,</w:t>
      </w:r>
      <w:r w:rsidRPr="00BC120F">
        <w:t xml:space="preserve"> ra</w:t>
      </w:r>
      <w:r w:rsidR="008711CC">
        <w:t>ther than D</w:t>
      </w:r>
      <w:r w:rsidR="004E2307">
        <w:t>OACs and warfarin, are</w:t>
      </w:r>
      <w:r w:rsidRPr="00BC120F">
        <w:t xml:space="preserve"> illustrated in </w:t>
      </w:r>
      <w:r w:rsidRPr="00BC120F">
        <w:fldChar w:fldCharType="begin"/>
      </w:r>
      <w:r w:rsidRPr="00BC120F">
        <w:instrText xml:space="preserve"> REF _Ref23164752 \h </w:instrText>
      </w:r>
      <w:r w:rsidRPr="00BC120F">
        <w:fldChar w:fldCharType="separate"/>
      </w:r>
      <w:r w:rsidRPr="00BC120F">
        <w:t xml:space="preserve">Figure </w:t>
      </w:r>
      <w:r>
        <w:t>5</w:t>
      </w:r>
      <w:r w:rsidRPr="00BC120F">
        <w:fldChar w:fldCharType="end"/>
      </w:r>
      <w:r w:rsidR="004E2307">
        <w:t xml:space="preserve"> and </w:t>
      </w:r>
      <w:r w:rsidRPr="00BC120F">
        <w:t>include:</w:t>
      </w:r>
    </w:p>
    <w:p w14:paraId="3BF1DD5D" w14:textId="093143B3" w:rsidR="00BC120F" w:rsidRPr="00BC120F" w:rsidRDefault="00BC120F" w:rsidP="00BB142F">
      <w:pPr>
        <w:numPr>
          <w:ilvl w:val="0"/>
          <w:numId w:val="13"/>
        </w:numPr>
        <w:spacing w:after="0"/>
        <w:rPr>
          <w:bCs/>
        </w:rPr>
      </w:pPr>
      <w:r w:rsidRPr="00BC120F">
        <w:rPr>
          <w:bCs/>
        </w:rPr>
        <w:t xml:space="preserve">Monitoring of adherence is not required. </w:t>
      </w:r>
      <w:r w:rsidR="008711CC">
        <w:rPr>
          <w:bCs/>
        </w:rPr>
        <w:t>D</w:t>
      </w:r>
      <w:r w:rsidR="00C10B7D">
        <w:rPr>
          <w:bCs/>
        </w:rPr>
        <w:t>OACs and warfarin require long-</w:t>
      </w:r>
      <w:r w:rsidRPr="00BC120F">
        <w:rPr>
          <w:bCs/>
        </w:rPr>
        <w:t>term treatment, with effectiveness dependent on adheren</w:t>
      </w:r>
      <w:r w:rsidR="00C10B7D">
        <w:rPr>
          <w:bCs/>
        </w:rPr>
        <w:t>ce. In contrast, LAAC is a once-</w:t>
      </w:r>
      <w:r w:rsidRPr="00BC120F">
        <w:rPr>
          <w:bCs/>
        </w:rPr>
        <w:t xml:space="preserve">off procedure, thus effectiveness is not dependent on compliance. </w:t>
      </w:r>
    </w:p>
    <w:p w14:paraId="48C61BD7" w14:textId="68A88D92" w:rsidR="00BC120F" w:rsidRPr="00BC120F" w:rsidRDefault="00BC120F" w:rsidP="00BB142F">
      <w:pPr>
        <w:numPr>
          <w:ilvl w:val="0"/>
          <w:numId w:val="13"/>
        </w:numPr>
        <w:spacing w:after="0"/>
        <w:rPr>
          <w:bCs/>
        </w:rPr>
      </w:pPr>
      <w:r w:rsidRPr="00BC120F">
        <w:rPr>
          <w:bCs/>
        </w:rPr>
        <w:t>Monitoring of INR is not required. Regular, ongoing INR monitoring is relevant to all patients prescribed warfarin</w:t>
      </w:r>
      <w:r w:rsidR="00C10B7D">
        <w:rPr>
          <w:bCs/>
        </w:rPr>
        <w:t>,</w:t>
      </w:r>
      <w:r w:rsidRPr="00BC120F">
        <w:rPr>
          <w:bCs/>
        </w:rPr>
        <w:t xml:space="preserve"> to ensure adequate coagulation whilst balancing the risk of bleeding. Monitoring will continue for as long as the patient is treated with warfarin. </w:t>
      </w:r>
    </w:p>
    <w:p w14:paraId="7326E5E3" w14:textId="0CFC1444" w:rsidR="00BC120F" w:rsidRPr="00BC120F" w:rsidRDefault="00BC120F" w:rsidP="00BB142F">
      <w:pPr>
        <w:numPr>
          <w:ilvl w:val="0"/>
          <w:numId w:val="13"/>
        </w:numPr>
        <w:spacing w:after="0"/>
        <w:rPr>
          <w:bCs/>
        </w:rPr>
      </w:pPr>
      <w:r w:rsidRPr="00BC120F">
        <w:rPr>
          <w:bCs/>
        </w:rPr>
        <w:t>Reduction in major bleeding events and improved survival with LAAC</w:t>
      </w:r>
      <w:r w:rsidR="00C10B7D">
        <w:rPr>
          <w:bCs/>
        </w:rPr>
        <w:t>,</w:t>
      </w:r>
      <w:r w:rsidRPr="00BC120F">
        <w:rPr>
          <w:bCs/>
        </w:rPr>
        <w:t xml:space="preserve"> relative </w:t>
      </w:r>
      <w:r w:rsidR="00C10B7D">
        <w:rPr>
          <w:bCs/>
        </w:rPr>
        <w:t xml:space="preserve">to OAT (Reddy et al 2017), </w:t>
      </w:r>
      <w:r w:rsidRPr="00BC120F">
        <w:rPr>
          <w:bCs/>
        </w:rPr>
        <w:t>providing superior outcomes to patients.</w:t>
      </w:r>
    </w:p>
    <w:p w14:paraId="364E2D0D" w14:textId="031A9D9F" w:rsidR="00BC120F" w:rsidRPr="00BC120F" w:rsidRDefault="00BC120F" w:rsidP="00BB142F">
      <w:pPr>
        <w:numPr>
          <w:ilvl w:val="0"/>
          <w:numId w:val="13"/>
        </w:numPr>
        <w:rPr>
          <w:bCs/>
        </w:rPr>
      </w:pPr>
      <w:r w:rsidRPr="00BC120F">
        <w:rPr>
          <w:bCs/>
        </w:rPr>
        <w:t>Patients undergoing LAAC have the potential of experiencing procedural complications</w:t>
      </w:r>
      <w:r w:rsidR="00C10B7D">
        <w:rPr>
          <w:bCs/>
        </w:rPr>
        <w:t>, such as procedure-</w:t>
      </w:r>
      <w:r w:rsidRPr="00BC120F">
        <w:rPr>
          <w:bCs/>
        </w:rPr>
        <w:t>related cardiac perforation or pericardial tamponade. Howe</w:t>
      </w:r>
      <w:r w:rsidR="00C10B7D">
        <w:rPr>
          <w:bCs/>
        </w:rPr>
        <w:t xml:space="preserve">ver, based on </w:t>
      </w:r>
      <w:r w:rsidRPr="00BC120F">
        <w:rPr>
          <w:bCs/>
        </w:rPr>
        <w:t>key clinical e</w:t>
      </w:r>
      <w:r w:rsidR="00C10B7D">
        <w:rPr>
          <w:bCs/>
        </w:rPr>
        <w:t>vidence, the rates of procedure-</w:t>
      </w:r>
      <w:r w:rsidRPr="00BC120F">
        <w:rPr>
          <w:bCs/>
        </w:rPr>
        <w:t>related events are relatively low.</w:t>
      </w:r>
    </w:p>
    <w:p w14:paraId="3C4DAE78" w14:textId="6E2F2F4E" w:rsidR="000F3E4F" w:rsidRPr="000F3E4F" w:rsidRDefault="000F3E4F" w:rsidP="000F3E4F">
      <w:pPr>
        <w:rPr>
          <w:b/>
          <w:szCs w:val="20"/>
        </w:rPr>
      </w:pPr>
    </w:p>
    <w:p w14:paraId="670EA890" w14:textId="77777777" w:rsidR="009B70A9" w:rsidRDefault="009B70A9" w:rsidP="00AE0B87">
      <w:pPr>
        <w:pStyle w:val="Caption"/>
      </w:pPr>
      <w:bookmarkStart w:id="20" w:name="_Ref23164752"/>
    </w:p>
    <w:p w14:paraId="75ABDEE7" w14:textId="3682392B" w:rsidR="00BC120F" w:rsidRDefault="009B70A9" w:rsidP="00AE0B87">
      <w:pPr>
        <w:pStyle w:val="Caption"/>
        <w:rPr>
          <w:b w:val="0"/>
        </w:rPr>
      </w:pPr>
      <w:r>
        <w:rPr>
          <w:noProof/>
          <w:lang w:val="en-AU" w:eastAsia="en-AU"/>
        </w:rPr>
        <mc:AlternateContent>
          <mc:Choice Requires="wpc">
            <w:drawing>
              <wp:inline distT="0" distB="0" distL="0" distR="0" wp14:anchorId="3CD80196" wp14:editId="784BFEA3">
                <wp:extent cx="5731510" cy="5836920"/>
                <wp:effectExtent l="0" t="0" r="173990" b="0"/>
                <wp:docPr id="47" name="Canvas 47" descr="Flow chart" title="Figure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 name="Text Box 6"/>
                        <wps:cNvSpPr txBox="1"/>
                        <wps:spPr>
                          <a:xfrm>
                            <a:off x="2926023" y="80936"/>
                            <a:ext cx="600501" cy="245660"/>
                          </a:xfrm>
                          <a:prstGeom prst="rect">
                            <a:avLst/>
                          </a:prstGeom>
                          <a:solidFill>
                            <a:schemeClr val="lt1"/>
                          </a:solidFill>
                          <a:ln w="6350">
                            <a:solidFill>
                              <a:prstClr val="black"/>
                            </a:solidFill>
                          </a:ln>
                        </wps:spPr>
                        <wps:txbx>
                          <w:txbxContent>
                            <w:p w14:paraId="570758E5" w14:textId="77777777" w:rsidR="00C962A9" w:rsidRDefault="00C962A9" w:rsidP="009B70A9">
                              <w:pPr>
                                <w:jc w:val="center"/>
                              </w:pPr>
                              <w:r>
                                <w:t>NV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2"/>
                        <wps:cNvSpPr txBox="1"/>
                        <wps:spPr>
                          <a:xfrm>
                            <a:off x="2449773" y="547538"/>
                            <a:ext cx="1560252" cy="245110"/>
                          </a:xfrm>
                          <a:prstGeom prst="rect">
                            <a:avLst/>
                          </a:prstGeom>
                          <a:solidFill>
                            <a:schemeClr val="lt1"/>
                          </a:solidFill>
                          <a:ln w="6350">
                            <a:solidFill>
                              <a:prstClr val="black"/>
                            </a:solidFill>
                          </a:ln>
                        </wps:spPr>
                        <wps:txbx>
                          <w:txbxContent>
                            <w:p w14:paraId="65852D9C" w14:textId="77777777"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Stroke risk esti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 name="Text Box 2"/>
                        <wps:cNvSpPr txBox="1"/>
                        <wps:spPr>
                          <a:xfrm>
                            <a:off x="646725" y="1069517"/>
                            <a:ext cx="1560195" cy="305775"/>
                          </a:xfrm>
                          <a:prstGeom prst="rect">
                            <a:avLst/>
                          </a:prstGeom>
                          <a:solidFill>
                            <a:schemeClr val="lt1"/>
                          </a:solidFill>
                          <a:ln w="6350">
                            <a:solidFill>
                              <a:prstClr val="black"/>
                            </a:solidFill>
                          </a:ln>
                        </wps:spPr>
                        <wps:txbx>
                          <w:txbxContent>
                            <w:p w14:paraId="74E800A7" w14:textId="77777777" w:rsidR="00C962A9" w:rsidRDefault="00C962A9" w:rsidP="009B70A9">
                              <w:pPr>
                                <w:pStyle w:val="NormalWeb"/>
                                <w:spacing w:before="0" w:beforeAutospacing="0" w:after="160" w:afterAutospacing="0" w:line="254" w:lineRule="auto"/>
                                <w:jc w:val="center"/>
                              </w:pPr>
                              <w:r w:rsidRPr="00DE03B0">
                                <w:rPr>
                                  <w:rFonts w:ascii="Calibri" w:eastAsia="Calibri" w:hAnsi="Calibri"/>
                                  <w:sz w:val="22"/>
                                  <w:szCs w:val="22"/>
                                </w:rPr>
                                <w:t>CHA</w:t>
                              </w:r>
                              <w:r w:rsidRPr="00DE03B0">
                                <w:rPr>
                                  <w:rFonts w:ascii="Calibri" w:eastAsia="Calibri" w:hAnsi="Calibri"/>
                                  <w:sz w:val="22"/>
                                  <w:szCs w:val="22"/>
                                  <w:vertAlign w:val="subscript"/>
                                </w:rPr>
                                <w:t>2</w:t>
                              </w:r>
                              <w:r w:rsidRPr="00DE03B0">
                                <w:rPr>
                                  <w:rFonts w:ascii="Calibri" w:eastAsia="Calibri" w:hAnsi="Calibri"/>
                                  <w:sz w:val="22"/>
                                  <w:szCs w:val="22"/>
                                </w:rPr>
                                <w:t>DS</w:t>
                              </w:r>
                              <w:r w:rsidRPr="00DE03B0">
                                <w:rPr>
                                  <w:rFonts w:ascii="Calibri" w:eastAsia="Calibri" w:hAnsi="Calibri"/>
                                  <w:sz w:val="22"/>
                                  <w:szCs w:val="22"/>
                                  <w:vertAlign w:val="subscript"/>
                                </w:rPr>
                                <w:t>2</w:t>
                              </w:r>
                              <w:r w:rsidRPr="00DE03B0">
                                <w:rPr>
                                  <w:rFonts w:ascii="Calibri" w:eastAsia="Calibri" w:hAnsi="Calibri"/>
                                  <w:sz w:val="22"/>
                                  <w:szCs w:val="22"/>
                                </w:rPr>
                                <w:t xml:space="preserve">-VA </w:t>
                              </w:r>
                              <w:r>
                                <w:rPr>
                                  <w:rFonts w:ascii="Calibri" w:eastAsia="Calibri" w:hAnsi="Calibri"/>
                                  <w:sz w:val="22"/>
                                  <w:szCs w:val="22"/>
                                </w:rPr>
                                <w:t>score = 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 name="Text Box 2"/>
                        <wps:cNvSpPr txBox="1"/>
                        <wps:spPr>
                          <a:xfrm>
                            <a:off x="2449773" y="1069517"/>
                            <a:ext cx="1560195" cy="315300"/>
                          </a:xfrm>
                          <a:prstGeom prst="rect">
                            <a:avLst/>
                          </a:prstGeom>
                          <a:solidFill>
                            <a:schemeClr val="lt1"/>
                          </a:solidFill>
                          <a:ln w="6350">
                            <a:solidFill>
                              <a:prstClr val="black"/>
                            </a:solidFill>
                          </a:ln>
                        </wps:spPr>
                        <wps:txbx>
                          <w:txbxContent>
                            <w:p w14:paraId="2D6C7D62" w14:textId="77777777" w:rsidR="00C962A9" w:rsidRDefault="00C962A9" w:rsidP="009B70A9">
                              <w:pPr>
                                <w:pStyle w:val="NormalWeb"/>
                                <w:spacing w:before="0" w:beforeAutospacing="0" w:after="160" w:afterAutospacing="0" w:line="252" w:lineRule="auto"/>
                                <w:jc w:val="center"/>
                              </w:pPr>
                              <w:r>
                                <w:rPr>
                                  <w:rFonts w:ascii="Calibri" w:eastAsia="Calibri" w:hAnsi="Calibri"/>
                                  <w:sz w:val="22"/>
                                  <w:szCs w:val="22"/>
                                </w:rPr>
                                <w:t>CHA</w:t>
                              </w:r>
                              <w:r>
                                <w:rPr>
                                  <w:rFonts w:ascii="Calibri" w:eastAsia="Calibri" w:hAnsi="Calibri"/>
                                  <w:position w:val="-6"/>
                                  <w:sz w:val="22"/>
                                  <w:szCs w:val="22"/>
                                  <w:vertAlign w:val="subscript"/>
                                </w:rPr>
                                <w:t>2</w:t>
                              </w:r>
                              <w:r>
                                <w:rPr>
                                  <w:rFonts w:ascii="Calibri" w:eastAsia="Calibri" w:hAnsi="Calibri"/>
                                  <w:sz w:val="22"/>
                                  <w:szCs w:val="22"/>
                                </w:rPr>
                                <w:t>DS</w:t>
                              </w:r>
                              <w:r>
                                <w:rPr>
                                  <w:rFonts w:ascii="Calibri" w:eastAsia="Calibri" w:hAnsi="Calibri"/>
                                  <w:position w:val="-6"/>
                                  <w:sz w:val="22"/>
                                  <w:szCs w:val="22"/>
                                  <w:vertAlign w:val="subscript"/>
                                </w:rPr>
                                <w:t>2</w:t>
                              </w:r>
                              <w:r>
                                <w:rPr>
                                  <w:rFonts w:ascii="Calibri" w:eastAsia="Calibri" w:hAnsi="Calibri"/>
                                  <w:sz w:val="22"/>
                                  <w:szCs w:val="22"/>
                                </w:rPr>
                                <w:t>-VA score = 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Text Box 2"/>
                        <wps:cNvSpPr txBox="1"/>
                        <wps:spPr>
                          <a:xfrm>
                            <a:off x="4199550" y="1069516"/>
                            <a:ext cx="1560195" cy="324825"/>
                          </a:xfrm>
                          <a:prstGeom prst="rect">
                            <a:avLst/>
                          </a:prstGeom>
                          <a:solidFill>
                            <a:schemeClr val="lt1"/>
                          </a:solidFill>
                          <a:ln w="6350">
                            <a:solidFill>
                              <a:prstClr val="black"/>
                            </a:solidFill>
                          </a:ln>
                        </wps:spPr>
                        <wps:txbx>
                          <w:txbxContent>
                            <w:p w14:paraId="0DD7E2A7" w14:textId="77777777" w:rsidR="00C962A9" w:rsidRDefault="00C962A9" w:rsidP="009B70A9">
                              <w:pPr>
                                <w:pStyle w:val="NormalWeb"/>
                                <w:spacing w:before="0" w:beforeAutospacing="0" w:after="160" w:afterAutospacing="0" w:line="252" w:lineRule="auto"/>
                                <w:jc w:val="center"/>
                              </w:pPr>
                              <w:r>
                                <w:rPr>
                                  <w:rFonts w:ascii="Calibri" w:eastAsia="Calibri" w:hAnsi="Calibri"/>
                                  <w:sz w:val="22"/>
                                  <w:szCs w:val="22"/>
                                </w:rPr>
                                <w:t>CHA</w:t>
                              </w:r>
                              <w:r>
                                <w:rPr>
                                  <w:rFonts w:ascii="Calibri" w:eastAsia="Calibri" w:hAnsi="Calibri"/>
                                  <w:position w:val="-6"/>
                                  <w:sz w:val="22"/>
                                  <w:szCs w:val="22"/>
                                  <w:vertAlign w:val="subscript"/>
                                </w:rPr>
                                <w:t>2</w:t>
                              </w:r>
                              <w:r>
                                <w:rPr>
                                  <w:rFonts w:ascii="Calibri" w:eastAsia="Calibri" w:hAnsi="Calibri"/>
                                  <w:sz w:val="22"/>
                                  <w:szCs w:val="22"/>
                                </w:rPr>
                                <w:t>DS</w:t>
                              </w:r>
                              <w:r>
                                <w:rPr>
                                  <w:rFonts w:ascii="Calibri" w:eastAsia="Calibri" w:hAnsi="Calibri"/>
                                  <w:position w:val="-6"/>
                                  <w:sz w:val="22"/>
                                  <w:szCs w:val="22"/>
                                  <w:vertAlign w:val="subscript"/>
                                </w:rPr>
                                <w:t>2</w:t>
                              </w:r>
                              <w:r>
                                <w:rPr>
                                  <w:rFonts w:ascii="Calibri" w:eastAsia="Calibri" w:hAnsi="Calibri"/>
                                  <w:sz w:val="22"/>
                                  <w:szCs w:val="22"/>
                                </w:rPr>
                                <w:t xml:space="preserve">-VA score </w:t>
                              </w:r>
                              <w:r w:rsidRPr="00DE03B0">
                                <w:rPr>
                                  <w:rFonts w:ascii="Calibri" w:eastAsia="Calibri" w:hAnsi="Calibri"/>
                                  <w:sz w:val="22"/>
                                  <w:szCs w:val="22"/>
                                </w:rPr>
                                <w:t>≥ 2</w:t>
                              </w:r>
                              <w:r>
                                <w:rPr>
                                  <w:rFonts w:ascii="Calibri" w:eastAsia="Calibri" w:hAnsi="Calibri"/>
                                  <w:sz w:val="22"/>
                                  <w:szCs w:val="22"/>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714375" y="1581667"/>
                            <a:ext cx="1428750" cy="295275"/>
                          </a:xfrm>
                          <a:prstGeom prst="rect">
                            <a:avLst/>
                          </a:prstGeom>
                          <a:solidFill>
                            <a:schemeClr val="lt1"/>
                          </a:solidFill>
                          <a:ln w="6350">
                            <a:solidFill>
                              <a:prstClr val="black"/>
                            </a:solidFill>
                          </a:ln>
                        </wps:spPr>
                        <wps:txbx>
                          <w:txbxContent>
                            <w:p w14:paraId="6EF14A4B" w14:textId="77777777" w:rsidR="00C962A9" w:rsidRDefault="00C962A9" w:rsidP="009B70A9">
                              <w:pPr>
                                <w:jc w:val="center"/>
                              </w:pPr>
                              <w:r>
                                <w:t>Re-evaluate annual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7"/>
                        <wps:cNvSpPr txBox="1"/>
                        <wps:spPr>
                          <a:xfrm>
                            <a:off x="2516800" y="1581667"/>
                            <a:ext cx="1428750" cy="285750"/>
                          </a:xfrm>
                          <a:prstGeom prst="rect">
                            <a:avLst/>
                          </a:prstGeom>
                          <a:solidFill>
                            <a:schemeClr val="lt1"/>
                          </a:solidFill>
                          <a:ln w="6350">
                            <a:solidFill>
                              <a:prstClr val="black"/>
                            </a:solidFill>
                          </a:ln>
                        </wps:spPr>
                        <wps:txbx>
                          <w:txbxContent>
                            <w:p w14:paraId="7ED90A13" w14:textId="77777777"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Consider OA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7"/>
                        <wps:cNvSpPr txBox="1"/>
                        <wps:spPr>
                          <a:xfrm>
                            <a:off x="4265590" y="1581667"/>
                            <a:ext cx="1428750" cy="285750"/>
                          </a:xfrm>
                          <a:prstGeom prst="rect">
                            <a:avLst/>
                          </a:prstGeom>
                          <a:solidFill>
                            <a:schemeClr val="lt1"/>
                          </a:solidFill>
                          <a:ln w="6350">
                            <a:solidFill>
                              <a:prstClr val="black"/>
                            </a:solidFill>
                          </a:ln>
                        </wps:spPr>
                        <wps:txbx>
                          <w:txbxContent>
                            <w:p w14:paraId="1207CCD6" w14:textId="77777777" w:rsidR="00C962A9" w:rsidRDefault="00C962A9" w:rsidP="009B70A9">
                              <w:pPr>
                                <w:pStyle w:val="NormalWeb"/>
                                <w:spacing w:before="0" w:beforeAutospacing="0" w:after="160" w:afterAutospacing="0" w:line="254" w:lineRule="auto"/>
                                <w:jc w:val="center"/>
                              </w:pPr>
                              <w:r>
                                <w:rPr>
                                  <w:rFonts w:ascii="Calibri" w:eastAsia="Calibri" w:hAnsi="Calibri"/>
                                  <w:sz w:val="22"/>
                                  <w:szCs w:val="22"/>
                                </w:rPr>
                                <w:t>OAT recommend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4308475" y="2217626"/>
                            <a:ext cx="1342050" cy="314325"/>
                          </a:xfrm>
                          <a:prstGeom prst="rect">
                            <a:avLst/>
                          </a:prstGeom>
                          <a:solidFill>
                            <a:schemeClr val="lt1"/>
                          </a:solidFill>
                          <a:ln w="6350">
                            <a:solidFill>
                              <a:prstClr val="black"/>
                            </a:solidFill>
                          </a:ln>
                        </wps:spPr>
                        <wps:txbx>
                          <w:txbxContent>
                            <w:p w14:paraId="3DE48C6C" w14:textId="77777777" w:rsidR="00C962A9" w:rsidRDefault="00C962A9" w:rsidP="009B70A9">
                              <w:pPr>
                                <w:jc w:val="center"/>
                              </w:pPr>
                              <w:r>
                                <w:t>No contraind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0"/>
                        <wps:cNvSpPr txBox="1"/>
                        <wps:spPr>
                          <a:xfrm>
                            <a:off x="579966" y="2206709"/>
                            <a:ext cx="3370665" cy="1860701"/>
                          </a:xfrm>
                          <a:prstGeom prst="rect">
                            <a:avLst/>
                          </a:prstGeom>
                          <a:solidFill>
                            <a:schemeClr val="accent1">
                              <a:lumMod val="60000"/>
                              <a:lumOff val="40000"/>
                            </a:schemeClr>
                          </a:solidFill>
                          <a:ln w="6350">
                            <a:solidFill>
                              <a:prstClr val="black"/>
                            </a:solidFill>
                          </a:ln>
                        </wps:spPr>
                        <wps:txbx>
                          <w:txbxContent>
                            <w:p w14:paraId="08EE5C0A" w14:textId="77777777" w:rsidR="00C962A9" w:rsidRDefault="00C962A9" w:rsidP="009B70A9">
                              <w:pPr>
                                <w:pStyle w:val="NormalWeb"/>
                                <w:spacing w:before="0" w:beforeAutospacing="0" w:after="0" w:afterAutospacing="0" w:line="256" w:lineRule="auto"/>
                                <w:rPr>
                                  <w:rFonts w:ascii="Calibri" w:eastAsia="Calibri" w:hAnsi="Calibri"/>
                                  <w:sz w:val="22"/>
                                  <w:szCs w:val="22"/>
                                </w:rPr>
                              </w:pPr>
                              <w:r>
                                <w:rPr>
                                  <w:rFonts w:ascii="Calibri" w:eastAsia="Calibri" w:hAnsi="Calibri"/>
                                  <w:sz w:val="22"/>
                                  <w:szCs w:val="22"/>
                                </w:rPr>
                                <w:t>Relative Contraindication to lifelong OAT:</w:t>
                              </w:r>
                            </w:p>
                            <w:p w14:paraId="3B4D9D3C"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previous major bleeding complication</w:t>
                              </w:r>
                            </w:p>
                            <w:p w14:paraId="2B95EA14"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bleeding diathesis</w:t>
                              </w:r>
                            </w:p>
                            <w:p w14:paraId="3141CE98"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blood dyscrasia</w:t>
                              </w:r>
                            </w:p>
                            <w:p w14:paraId="449F6214"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vascular abnormality predisposing to potentially life-threatening haemorrhage</w:t>
                              </w:r>
                            </w:p>
                            <w:p w14:paraId="31827055"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anaemia</w:t>
                              </w:r>
                            </w:p>
                            <w:p w14:paraId="741C4943"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prior gastrointestinal bleed</w:t>
                              </w:r>
                            </w:p>
                            <w:p w14:paraId="7C338E1D"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thrombocytopenia</w:t>
                              </w:r>
                            </w:p>
                            <w:p w14:paraId="60DFFBA0"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haematological malignancy</w:t>
                              </w:r>
                            </w:p>
                            <w:p w14:paraId="0BC5042B"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traumatic intracranial haemorrhage</w:t>
                              </w:r>
                            </w:p>
                            <w:p w14:paraId="203D8D56"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hypersensitivity to Australian-registered therapies</w:t>
                              </w:r>
                            </w:p>
                            <w:p w14:paraId="7463DA0E" w14:textId="77777777" w:rsidR="00C962A9" w:rsidRDefault="00C962A9" w:rsidP="009B70A9">
                              <w:pPr>
                                <w:pStyle w:val="NormalWeb"/>
                                <w:spacing w:before="0" w:beforeAutospacing="0" w:after="160" w:afterAutospacing="0" w:line="256" w:lineRule="auto"/>
                                <w:jc w:val="cente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579966" y="4948266"/>
                            <a:ext cx="868785" cy="276225"/>
                          </a:xfrm>
                          <a:prstGeom prst="rect">
                            <a:avLst/>
                          </a:prstGeom>
                          <a:solidFill>
                            <a:srgbClr val="92D050"/>
                          </a:solidFill>
                          <a:ln w="6350">
                            <a:solidFill>
                              <a:prstClr val="black"/>
                            </a:solidFill>
                          </a:ln>
                        </wps:spPr>
                        <wps:txbx>
                          <w:txbxContent>
                            <w:p w14:paraId="6CCA9140" w14:textId="77777777" w:rsidR="00C962A9" w:rsidRDefault="00C962A9" w:rsidP="009B70A9">
                              <w:pPr>
                                <w:jc w:val="center"/>
                              </w:pPr>
                              <w:r>
                                <w:t>LA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2"/>
                        <wps:cNvSpPr txBox="1"/>
                        <wps:spPr>
                          <a:xfrm>
                            <a:off x="3410893" y="4329856"/>
                            <a:ext cx="556600" cy="276225"/>
                          </a:xfrm>
                          <a:prstGeom prst="rect">
                            <a:avLst/>
                          </a:prstGeom>
                          <a:solidFill>
                            <a:schemeClr val="lt1"/>
                          </a:solidFill>
                          <a:ln w="6350">
                            <a:solidFill>
                              <a:prstClr val="black"/>
                            </a:solidFill>
                          </a:ln>
                        </wps:spPr>
                        <wps:txbx>
                          <w:txbxContent>
                            <w:p w14:paraId="741804FC" w14:textId="77777777"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So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Text Box 12"/>
                        <wps:cNvSpPr txBox="1"/>
                        <wps:spPr>
                          <a:xfrm>
                            <a:off x="4050665" y="2876092"/>
                            <a:ext cx="838200" cy="276225"/>
                          </a:xfrm>
                          <a:prstGeom prst="rect">
                            <a:avLst/>
                          </a:prstGeom>
                          <a:solidFill>
                            <a:schemeClr val="lt1"/>
                          </a:solidFill>
                          <a:ln w="6350">
                            <a:solidFill>
                              <a:prstClr val="black"/>
                            </a:solidFill>
                          </a:ln>
                        </wps:spPr>
                        <wps:txbx>
                          <w:txbxContent>
                            <w:p w14:paraId="62AC3A75" w14:textId="14845E9C"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DOAC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 name="Text Box 12"/>
                        <wps:cNvSpPr txBox="1"/>
                        <wps:spPr>
                          <a:xfrm>
                            <a:off x="5054895" y="2876092"/>
                            <a:ext cx="838200" cy="276225"/>
                          </a:xfrm>
                          <a:prstGeom prst="rect">
                            <a:avLst/>
                          </a:prstGeom>
                          <a:solidFill>
                            <a:schemeClr val="lt1"/>
                          </a:solidFill>
                          <a:ln w="6350">
                            <a:solidFill>
                              <a:prstClr val="black"/>
                            </a:solidFill>
                          </a:ln>
                        </wps:spPr>
                        <wps:txbx>
                          <w:txbxContent>
                            <w:p w14:paraId="62EE09C3" w14:textId="77777777" w:rsidR="00C962A9" w:rsidRDefault="00C962A9" w:rsidP="009B70A9">
                              <w:pPr>
                                <w:pStyle w:val="NormalWeb"/>
                                <w:spacing w:before="0" w:beforeAutospacing="0" w:after="160" w:afterAutospacing="0" w:line="254" w:lineRule="auto"/>
                                <w:jc w:val="center"/>
                              </w:pPr>
                              <w:r>
                                <w:rPr>
                                  <w:rFonts w:ascii="Calibri" w:eastAsia="Calibri" w:hAnsi="Calibri"/>
                                  <w:sz w:val="22"/>
                                  <w:szCs w:val="22"/>
                                </w:rPr>
                                <w:t>Warfar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551498" y="5445425"/>
                            <a:ext cx="5180012" cy="276225"/>
                          </a:xfrm>
                          <a:prstGeom prst="rect">
                            <a:avLst/>
                          </a:prstGeom>
                          <a:solidFill>
                            <a:schemeClr val="lt1"/>
                          </a:solidFill>
                          <a:ln w="6350">
                            <a:solidFill>
                              <a:prstClr val="black"/>
                            </a:solidFill>
                          </a:ln>
                        </wps:spPr>
                        <wps:txbx>
                          <w:txbxContent>
                            <w:p w14:paraId="5A184F33" w14:textId="77777777" w:rsidR="00C962A9" w:rsidRDefault="00C962A9" w:rsidP="009B70A9">
                              <w:pPr>
                                <w:jc w:val="center"/>
                              </w:pPr>
                              <w:r>
                                <w:t>Outc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Straight Arrow Connector 22"/>
                        <wps:cNvCnPr/>
                        <wps:spPr>
                          <a:xfrm>
                            <a:off x="3226274" y="326596"/>
                            <a:ext cx="3625" cy="2209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H="1">
                            <a:off x="3229871" y="792648"/>
                            <a:ext cx="28" cy="2768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Elbow Connector 24"/>
                        <wps:cNvCnPr/>
                        <wps:spPr>
                          <a:xfrm rot="5400000">
                            <a:off x="2189927" y="29544"/>
                            <a:ext cx="276869" cy="1803076"/>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Elbow Connector 25"/>
                        <wps:cNvCnPr/>
                        <wps:spPr>
                          <a:xfrm rot="16200000" flipH="1">
                            <a:off x="3966339" y="56207"/>
                            <a:ext cx="276868" cy="174974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1426823" y="1375292"/>
                            <a:ext cx="1927" cy="2063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3229871" y="1384817"/>
                            <a:ext cx="1304" cy="196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4979648" y="1394341"/>
                            <a:ext cx="317" cy="18732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flipH="1">
                            <a:off x="4979500" y="1867417"/>
                            <a:ext cx="465" cy="3714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wps:spPr>
                          <a:xfrm rot="5400000">
                            <a:off x="3452986" y="679730"/>
                            <a:ext cx="339292" cy="2714666"/>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Elbow Connector 31"/>
                        <wps:cNvCnPr/>
                        <wps:spPr>
                          <a:xfrm rot="16200000" flipH="1">
                            <a:off x="5054677" y="2456773"/>
                            <a:ext cx="344141" cy="494495"/>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Elbow Connector 32"/>
                        <wps:cNvCnPr/>
                        <wps:spPr>
                          <a:xfrm rot="5400000">
                            <a:off x="4552563" y="2449154"/>
                            <a:ext cx="344141" cy="509735"/>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999067" y="5224588"/>
                            <a:ext cx="0" cy="22082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3689193" y="4605984"/>
                            <a:ext cx="0" cy="83932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4469765" y="3152250"/>
                            <a:ext cx="6" cy="229316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H="1">
                            <a:off x="5473990" y="3152250"/>
                            <a:ext cx="5" cy="229316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Text Box 12"/>
                        <wps:cNvSpPr txBox="1"/>
                        <wps:spPr>
                          <a:xfrm>
                            <a:off x="1558408" y="4336269"/>
                            <a:ext cx="838200" cy="275590"/>
                          </a:xfrm>
                          <a:prstGeom prst="rect">
                            <a:avLst/>
                          </a:prstGeom>
                          <a:solidFill>
                            <a:schemeClr val="lt1"/>
                          </a:solidFill>
                          <a:ln w="6350">
                            <a:solidFill>
                              <a:prstClr val="black"/>
                            </a:solidFill>
                          </a:ln>
                        </wps:spPr>
                        <wps:txbx>
                          <w:txbxContent>
                            <w:p w14:paraId="1D6A4C28" w14:textId="04F98903" w:rsidR="00C962A9" w:rsidRDefault="00C962A9" w:rsidP="009B70A9">
                              <w:pPr>
                                <w:pStyle w:val="NormalWeb"/>
                                <w:spacing w:before="0" w:beforeAutospacing="0" w:after="160" w:afterAutospacing="0" w:line="254" w:lineRule="auto"/>
                                <w:jc w:val="center"/>
                              </w:pPr>
                              <w:r>
                                <w:rPr>
                                  <w:rFonts w:ascii="Calibri" w:eastAsia="Calibri" w:hAnsi="Calibri"/>
                                  <w:sz w:val="22"/>
                                  <w:szCs w:val="22"/>
                                </w:rPr>
                                <w:t>DOAC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 name="Text Box 12"/>
                        <wps:cNvSpPr txBox="1"/>
                        <wps:spPr>
                          <a:xfrm>
                            <a:off x="2497502" y="4329683"/>
                            <a:ext cx="838200" cy="275590"/>
                          </a:xfrm>
                          <a:prstGeom prst="rect">
                            <a:avLst/>
                          </a:prstGeom>
                          <a:solidFill>
                            <a:schemeClr val="lt1"/>
                          </a:solidFill>
                          <a:ln w="6350">
                            <a:solidFill>
                              <a:prstClr val="black"/>
                            </a:solidFill>
                          </a:ln>
                        </wps:spPr>
                        <wps:txbx>
                          <w:txbxContent>
                            <w:p w14:paraId="02647FE5" w14:textId="77777777" w:rsidR="00C962A9" w:rsidRDefault="00C962A9" w:rsidP="009B70A9">
                              <w:pPr>
                                <w:pStyle w:val="NormalWeb"/>
                                <w:spacing w:before="0" w:beforeAutospacing="0" w:after="160" w:afterAutospacing="0" w:line="252" w:lineRule="auto"/>
                                <w:jc w:val="center"/>
                              </w:pPr>
                              <w:r>
                                <w:rPr>
                                  <w:rFonts w:ascii="Calibri" w:eastAsia="Calibri" w:hAnsi="Calibri"/>
                                  <w:sz w:val="22"/>
                                  <w:szCs w:val="22"/>
                                </w:rPr>
                                <w:t>Warfar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Elbow Connector 131"/>
                        <wps:cNvCnPr/>
                        <wps:spPr>
                          <a:xfrm>
                            <a:off x="1970012" y="4198564"/>
                            <a:ext cx="0" cy="13120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Elbow Connector 132"/>
                        <wps:cNvCnPr/>
                        <wps:spPr>
                          <a:xfrm>
                            <a:off x="2980271" y="4198304"/>
                            <a:ext cx="0" cy="13137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a:off x="1977508" y="4611762"/>
                            <a:ext cx="0" cy="833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2916602" y="4605176"/>
                            <a:ext cx="0" cy="8402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Text Box 136"/>
                        <wps:cNvSpPr txBox="1"/>
                        <wps:spPr>
                          <a:xfrm>
                            <a:off x="571500" y="4329859"/>
                            <a:ext cx="877252" cy="497322"/>
                          </a:xfrm>
                          <a:prstGeom prst="rect">
                            <a:avLst/>
                          </a:prstGeom>
                          <a:solidFill>
                            <a:schemeClr val="lt1"/>
                          </a:solidFill>
                          <a:ln w="6350">
                            <a:solidFill>
                              <a:prstClr val="black"/>
                            </a:solidFill>
                          </a:ln>
                        </wps:spPr>
                        <wps:txbx>
                          <w:txbxContent>
                            <w:p w14:paraId="4BA583F7" w14:textId="77777777" w:rsidR="00C962A9" w:rsidRDefault="00C962A9" w:rsidP="009B70A9">
                              <w:pPr>
                                <w:pStyle w:val="NormalWeb"/>
                                <w:spacing w:before="0" w:beforeAutospacing="0" w:after="160" w:afterAutospacing="0" w:line="256" w:lineRule="auto"/>
                              </w:pPr>
                              <w:r>
                                <w:rPr>
                                  <w:rFonts w:ascii="Calibri" w:eastAsia="Calibri" w:hAnsi="Calibri"/>
                                  <w:sz w:val="22"/>
                                  <w:szCs w:val="22"/>
                                </w:rPr>
                                <w:t>Eligibility tes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4" name="Elbow Connector 44"/>
                        <wps:cNvCnPr/>
                        <wps:spPr>
                          <a:xfrm rot="5400000">
                            <a:off x="1506489" y="3571048"/>
                            <a:ext cx="262449" cy="1255173"/>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Elbow Connector 45"/>
                        <wps:cNvCnPr/>
                        <wps:spPr>
                          <a:xfrm rot="16200000" flipH="1">
                            <a:off x="2846023" y="3486686"/>
                            <a:ext cx="262446" cy="1423894"/>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Elbow Connector 142"/>
                        <wps:cNvCnPr/>
                        <wps:spPr>
                          <a:xfrm>
                            <a:off x="999493" y="4827181"/>
                            <a:ext cx="4233" cy="1210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CD80196" id="Canvas 47" o:spid="_x0000_s1073" editas="canvas" alt="Title: Figure 5 - Description: Flow chart" style="width:451.3pt;height:459.6pt;mso-position-horizontal-relative:char;mso-position-vertical-relative:line" coordsize="57315,583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">
                <v:shape id="_x0000_s1074" type="#_x0000_t75" alt="Flow chart" style="position:absolute;width:57315;height:58369;visibility:visible;mso-wrap-style:square">
                  <v:fill o:detectmouseclick="t"/>
                  <v:path o:connecttype="none"/>
                </v:shape>
                <v:shape id="Text Box 6" o:spid="_x0000_s1075" type="#_x0000_t202" style="position:absolute;left:29260;top:809;width:6005;height:2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" fillcolor="white [3201]" strokeweight=".5pt">
                  <v:textbox>
                    <w:txbxContent>
                      <w:p w14:paraId="570758E5" w14:textId="77777777" w:rsidR="00C962A9" w:rsidRDefault="00C962A9" w:rsidP="009B70A9">
                        <w:pPr>
                          <w:jc w:val="center"/>
                        </w:pPr>
                        <w:r>
                          <w:t>NVAF</w:t>
                        </w:r>
                      </w:p>
                    </w:txbxContent>
                  </v:textbox>
                </v:shape>
                <v:shape id="Text Box 2" o:spid="_x0000_s1076" type="#_x0000_t202" style="position:absolute;left:24497;top:5475;width:15603;height:2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65852D9C" w14:textId="77777777"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Stroke risk estimation</w:t>
                        </w:r>
                      </w:p>
                    </w:txbxContent>
                  </v:textbox>
                </v:shape>
                <v:shape id="Text Box 2" o:spid="_x0000_s1077" type="#_x0000_t202" style="position:absolute;left:6467;top:10695;width:15602;height:3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74E800A7" w14:textId="77777777" w:rsidR="00C962A9" w:rsidRDefault="00C962A9" w:rsidP="009B70A9">
                        <w:pPr>
                          <w:pStyle w:val="NormalWeb"/>
                          <w:spacing w:before="0" w:beforeAutospacing="0" w:after="160" w:afterAutospacing="0" w:line="254" w:lineRule="auto"/>
                          <w:jc w:val="center"/>
                        </w:pPr>
                        <w:r w:rsidRPr="00DE03B0">
                          <w:rPr>
                            <w:rFonts w:ascii="Calibri" w:eastAsia="Calibri" w:hAnsi="Calibri"/>
                            <w:sz w:val="22"/>
                            <w:szCs w:val="22"/>
                          </w:rPr>
                          <w:t>CHA</w:t>
                        </w:r>
                        <w:r w:rsidRPr="00DE03B0">
                          <w:rPr>
                            <w:rFonts w:ascii="Calibri" w:eastAsia="Calibri" w:hAnsi="Calibri"/>
                            <w:sz w:val="22"/>
                            <w:szCs w:val="22"/>
                            <w:vertAlign w:val="subscript"/>
                          </w:rPr>
                          <w:t>2</w:t>
                        </w:r>
                        <w:r w:rsidRPr="00DE03B0">
                          <w:rPr>
                            <w:rFonts w:ascii="Calibri" w:eastAsia="Calibri" w:hAnsi="Calibri"/>
                            <w:sz w:val="22"/>
                            <w:szCs w:val="22"/>
                          </w:rPr>
                          <w:t>DS</w:t>
                        </w:r>
                        <w:r w:rsidRPr="00DE03B0">
                          <w:rPr>
                            <w:rFonts w:ascii="Calibri" w:eastAsia="Calibri" w:hAnsi="Calibri"/>
                            <w:sz w:val="22"/>
                            <w:szCs w:val="22"/>
                            <w:vertAlign w:val="subscript"/>
                          </w:rPr>
                          <w:t>2</w:t>
                        </w:r>
                        <w:r w:rsidRPr="00DE03B0">
                          <w:rPr>
                            <w:rFonts w:ascii="Calibri" w:eastAsia="Calibri" w:hAnsi="Calibri"/>
                            <w:sz w:val="22"/>
                            <w:szCs w:val="22"/>
                          </w:rPr>
                          <w:t xml:space="preserve">-VA </w:t>
                        </w:r>
                        <w:r>
                          <w:rPr>
                            <w:rFonts w:ascii="Calibri" w:eastAsia="Calibri" w:hAnsi="Calibri"/>
                            <w:sz w:val="22"/>
                            <w:szCs w:val="22"/>
                          </w:rPr>
                          <w:t>score = 0</w:t>
                        </w:r>
                      </w:p>
                    </w:txbxContent>
                  </v:textbox>
                </v:shape>
                <v:shape id="Text Box 2" o:spid="_x0000_s1078" type="#_x0000_t202" style="position:absolute;left:24497;top:10695;width:15602;height:3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" fillcolor="white [3201]" strokeweight=".5pt">
                  <v:textbox>
                    <w:txbxContent>
                      <w:p w14:paraId="2D6C7D62" w14:textId="77777777" w:rsidR="00C962A9" w:rsidRDefault="00C962A9" w:rsidP="009B70A9">
                        <w:pPr>
                          <w:pStyle w:val="NormalWeb"/>
                          <w:spacing w:before="0" w:beforeAutospacing="0" w:after="160" w:afterAutospacing="0" w:line="252" w:lineRule="auto"/>
                          <w:jc w:val="center"/>
                        </w:pPr>
                        <w:r>
                          <w:rPr>
                            <w:rFonts w:ascii="Calibri" w:eastAsia="Calibri" w:hAnsi="Calibri"/>
                            <w:sz w:val="22"/>
                            <w:szCs w:val="22"/>
                          </w:rPr>
                          <w:t>CHA</w:t>
                        </w:r>
                        <w:r>
                          <w:rPr>
                            <w:rFonts w:ascii="Calibri" w:eastAsia="Calibri" w:hAnsi="Calibri"/>
                            <w:position w:val="-6"/>
                            <w:sz w:val="22"/>
                            <w:szCs w:val="22"/>
                            <w:vertAlign w:val="subscript"/>
                          </w:rPr>
                          <w:t>2</w:t>
                        </w:r>
                        <w:r>
                          <w:rPr>
                            <w:rFonts w:ascii="Calibri" w:eastAsia="Calibri" w:hAnsi="Calibri"/>
                            <w:sz w:val="22"/>
                            <w:szCs w:val="22"/>
                          </w:rPr>
                          <w:t>DS</w:t>
                        </w:r>
                        <w:r>
                          <w:rPr>
                            <w:rFonts w:ascii="Calibri" w:eastAsia="Calibri" w:hAnsi="Calibri"/>
                            <w:position w:val="-6"/>
                            <w:sz w:val="22"/>
                            <w:szCs w:val="22"/>
                            <w:vertAlign w:val="subscript"/>
                          </w:rPr>
                          <w:t>2</w:t>
                        </w:r>
                        <w:r>
                          <w:rPr>
                            <w:rFonts w:ascii="Calibri" w:eastAsia="Calibri" w:hAnsi="Calibri"/>
                            <w:sz w:val="22"/>
                            <w:szCs w:val="22"/>
                          </w:rPr>
                          <w:t>-VA score = 1</w:t>
                        </w:r>
                      </w:p>
                    </w:txbxContent>
                  </v:textbox>
                </v:shape>
                <v:shape id="Text Box 2" o:spid="_x0000_s1079" type="#_x0000_t202" style="position:absolute;left:41995;top:10695;width:15602;height:3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0DD7E2A7" w14:textId="77777777" w:rsidR="00C962A9" w:rsidRDefault="00C962A9" w:rsidP="009B70A9">
                        <w:pPr>
                          <w:pStyle w:val="NormalWeb"/>
                          <w:spacing w:before="0" w:beforeAutospacing="0" w:after="160" w:afterAutospacing="0" w:line="252" w:lineRule="auto"/>
                          <w:jc w:val="center"/>
                        </w:pPr>
                        <w:r>
                          <w:rPr>
                            <w:rFonts w:ascii="Calibri" w:eastAsia="Calibri" w:hAnsi="Calibri"/>
                            <w:sz w:val="22"/>
                            <w:szCs w:val="22"/>
                          </w:rPr>
                          <w:t>CHA</w:t>
                        </w:r>
                        <w:r>
                          <w:rPr>
                            <w:rFonts w:ascii="Calibri" w:eastAsia="Calibri" w:hAnsi="Calibri"/>
                            <w:position w:val="-6"/>
                            <w:sz w:val="22"/>
                            <w:szCs w:val="22"/>
                            <w:vertAlign w:val="subscript"/>
                          </w:rPr>
                          <w:t>2</w:t>
                        </w:r>
                        <w:r>
                          <w:rPr>
                            <w:rFonts w:ascii="Calibri" w:eastAsia="Calibri" w:hAnsi="Calibri"/>
                            <w:sz w:val="22"/>
                            <w:szCs w:val="22"/>
                          </w:rPr>
                          <w:t>DS</w:t>
                        </w:r>
                        <w:r>
                          <w:rPr>
                            <w:rFonts w:ascii="Calibri" w:eastAsia="Calibri" w:hAnsi="Calibri"/>
                            <w:position w:val="-6"/>
                            <w:sz w:val="22"/>
                            <w:szCs w:val="22"/>
                            <w:vertAlign w:val="subscript"/>
                          </w:rPr>
                          <w:t>2</w:t>
                        </w:r>
                        <w:r>
                          <w:rPr>
                            <w:rFonts w:ascii="Calibri" w:eastAsia="Calibri" w:hAnsi="Calibri"/>
                            <w:sz w:val="22"/>
                            <w:szCs w:val="22"/>
                          </w:rPr>
                          <w:t xml:space="preserve">-VA score </w:t>
                        </w:r>
                        <w:r w:rsidRPr="00DE03B0">
                          <w:rPr>
                            <w:rFonts w:ascii="Calibri" w:eastAsia="Calibri" w:hAnsi="Calibri"/>
                            <w:sz w:val="22"/>
                            <w:szCs w:val="22"/>
                          </w:rPr>
                          <w:t>≥ 2</w:t>
                        </w:r>
                        <w:r>
                          <w:rPr>
                            <w:rFonts w:ascii="Calibri" w:eastAsia="Calibri" w:hAnsi="Calibri"/>
                            <w:sz w:val="22"/>
                            <w:szCs w:val="22"/>
                          </w:rPr>
                          <w:t xml:space="preserve"> </w:t>
                        </w:r>
                      </w:p>
                    </w:txbxContent>
                  </v:textbox>
                </v:shape>
                <v:shape id="Text Box 11" o:spid="_x0000_s1080" type="#_x0000_t202" style="position:absolute;left:7143;top:15816;width:1428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6EF14A4B" w14:textId="77777777" w:rsidR="00C962A9" w:rsidRDefault="00C962A9" w:rsidP="009B70A9">
                        <w:pPr>
                          <w:jc w:val="center"/>
                        </w:pPr>
                        <w:r>
                          <w:t>Re-evaluate annually</w:t>
                        </w:r>
                      </w:p>
                    </w:txbxContent>
                  </v:textbox>
                </v:shape>
                <v:shape id="Text Box 7" o:spid="_x0000_s1081" type="#_x0000_t202" style="position:absolute;left:25168;top:15816;width:14287;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7ED90A13" w14:textId="77777777"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Consider OAT</w:t>
                        </w:r>
                      </w:p>
                    </w:txbxContent>
                  </v:textbox>
                </v:shape>
                <v:shape id="Text Box 7" o:spid="_x0000_s1082" type="#_x0000_t202" style="position:absolute;left:42655;top:15816;width:14288;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1207CCD6" w14:textId="77777777" w:rsidR="00C962A9" w:rsidRDefault="00C962A9" w:rsidP="009B70A9">
                        <w:pPr>
                          <w:pStyle w:val="NormalWeb"/>
                          <w:spacing w:before="0" w:beforeAutospacing="0" w:after="160" w:afterAutospacing="0" w:line="254" w:lineRule="auto"/>
                          <w:jc w:val="center"/>
                        </w:pPr>
                        <w:r>
                          <w:rPr>
                            <w:rFonts w:ascii="Calibri" w:eastAsia="Calibri" w:hAnsi="Calibri"/>
                            <w:sz w:val="22"/>
                            <w:szCs w:val="22"/>
                          </w:rPr>
                          <w:t>OAT recommended</w:t>
                        </w:r>
                      </w:p>
                    </w:txbxContent>
                  </v:textbox>
                </v:shape>
                <v:shape id="Text Box 15" o:spid="_x0000_s1083" type="#_x0000_t202" style="position:absolute;left:43084;top:22176;width:13421;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Mj6vwAAANsAAAAPAAAAZHJzL2Rvd25yZXYueG1sRE9NawIx&#10;EL0X+h/CFHqr2RYq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B3IMj6vwAAANsAAAAPAAAAAAAA&#10;AAAAAAAAAAcCAABkcnMvZG93bnJldi54bWxQSwUGAAAAAAMAAwC3AAAA8wIAAAAA&#10;" fillcolor="white [3201]" strokeweight=".5pt">
                  <v:textbox>
                    <w:txbxContent>
                      <w:p w14:paraId="3DE48C6C" w14:textId="77777777" w:rsidR="00C962A9" w:rsidRDefault="00C962A9" w:rsidP="009B70A9">
                        <w:pPr>
                          <w:jc w:val="center"/>
                        </w:pPr>
                        <w:r>
                          <w:t>No contraindication</w:t>
                        </w:r>
                      </w:p>
                    </w:txbxContent>
                  </v:textbox>
                </v:shape>
                <v:shape id="Text Box 10" o:spid="_x0000_s1084" type="#_x0000_t202" style="position:absolute;left:5799;top:22067;width:33707;height:18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" fillcolor="#95b3d7 [1940]" strokeweight=".5pt">
                  <v:textbox>
                    <w:txbxContent>
                      <w:p w14:paraId="08EE5C0A" w14:textId="77777777" w:rsidR="00C962A9" w:rsidRDefault="00C962A9" w:rsidP="009B70A9">
                        <w:pPr>
                          <w:pStyle w:val="NormalWeb"/>
                          <w:spacing w:before="0" w:beforeAutospacing="0" w:after="0" w:afterAutospacing="0" w:line="256" w:lineRule="auto"/>
                          <w:rPr>
                            <w:rFonts w:ascii="Calibri" w:eastAsia="Calibri" w:hAnsi="Calibri"/>
                            <w:sz w:val="22"/>
                            <w:szCs w:val="22"/>
                          </w:rPr>
                        </w:pPr>
                        <w:r>
                          <w:rPr>
                            <w:rFonts w:ascii="Calibri" w:eastAsia="Calibri" w:hAnsi="Calibri"/>
                            <w:sz w:val="22"/>
                            <w:szCs w:val="22"/>
                          </w:rPr>
                          <w:t>Relative Contraindication to lifelong OAT:</w:t>
                        </w:r>
                      </w:p>
                      <w:p w14:paraId="3B4D9D3C"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previous major bleeding complication</w:t>
                        </w:r>
                      </w:p>
                      <w:p w14:paraId="2B95EA14"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bleeding diathesis</w:t>
                        </w:r>
                      </w:p>
                      <w:p w14:paraId="3141CE98"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blood dyscrasia</w:t>
                        </w:r>
                      </w:p>
                      <w:p w14:paraId="449F6214"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vascular abnormality predisposing to potentially life-threatening haemorrhage</w:t>
                        </w:r>
                      </w:p>
                      <w:p w14:paraId="31827055"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anaemia</w:t>
                        </w:r>
                      </w:p>
                      <w:p w14:paraId="741C4943"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prior gastrointestinal bleed</w:t>
                        </w:r>
                      </w:p>
                      <w:p w14:paraId="7C338E1D"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thrombocytopenia</w:t>
                        </w:r>
                      </w:p>
                      <w:p w14:paraId="60DFFBA0"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haematological malignancy</w:t>
                        </w:r>
                      </w:p>
                      <w:p w14:paraId="0BC5042B"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traumatic intracranial haemorrhage</w:t>
                        </w:r>
                      </w:p>
                      <w:p w14:paraId="203D8D56" w14:textId="77777777" w:rsidR="00C962A9" w:rsidRPr="004105E3" w:rsidRDefault="00C962A9" w:rsidP="00BB142F">
                        <w:pPr>
                          <w:pStyle w:val="ListParagraph"/>
                          <w:numPr>
                            <w:ilvl w:val="0"/>
                            <w:numId w:val="16"/>
                          </w:numPr>
                          <w:spacing w:after="0" w:line="240" w:lineRule="auto"/>
                          <w:ind w:left="567" w:hanging="283"/>
                          <w:rPr>
                            <w:rFonts w:asciiTheme="minorHAnsi" w:hAnsiTheme="minorHAnsi" w:cstheme="minorHAnsi"/>
                            <w:sz w:val="18"/>
                            <w:szCs w:val="18"/>
                          </w:rPr>
                        </w:pPr>
                        <w:r w:rsidRPr="004105E3">
                          <w:rPr>
                            <w:rFonts w:asciiTheme="minorHAnsi" w:hAnsiTheme="minorHAnsi" w:cstheme="minorHAnsi"/>
                            <w:sz w:val="18"/>
                            <w:szCs w:val="18"/>
                          </w:rPr>
                          <w:t>hypersensitivity to Australian-registered therapies</w:t>
                        </w:r>
                      </w:p>
                      <w:p w14:paraId="7463DA0E" w14:textId="77777777" w:rsidR="00C962A9" w:rsidRDefault="00C962A9" w:rsidP="009B70A9">
                        <w:pPr>
                          <w:pStyle w:val="NormalWeb"/>
                          <w:spacing w:before="0" w:beforeAutospacing="0" w:after="160" w:afterAutospacing="0" w:line="256" w:lineRule="auto"/>
                          <w:jc w:val="center"/>
                        </w:pPr>
                      </w:p>
                    </w:txbxContent>
                  </v:textbox>
                </v:shape>
                <v:shape id="Text Box 17" o:spid="_x0000_s1085" type="#_x0000_t202" style="position:absolute;left:5799;top:49482;width:8688;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" fillcolor="#92d050" strokeweight=".5pt">
                  <v:textbox>
                    <w:txbxContent>
                      <w:p w14:paraId="6CCA9140" w14:textId="77777777" w:rsidR="00C962A9" w:rsidRDefault="00C962A9" w:rsidP="009B70A9">
                        <w:pPr>
                          <w:jc w:val="center"/>
                        </w:pPr>
                        <w:r>
                          <w:t>LAAC</w:t>
                        </w:r>
                      </w:p>
                    </w:txbxContent>
                  </v:textbox>
                </v:shape>
                <v:shape id="Text Box 12" o:spid="_x0000_s1086" type="#_x0000_t202" style="position:absolute;left:34108;top:43298;width:556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" fillcolor="white [3201]" strokeweight=".5pt">
                  <v:textbox>
                    <w:txbxContent>
                      <w:p w14:paraId="741804FC" w14:textId="77777777"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SoC</w:t>
                        </w:r>
                      </w:p>
                    </w:txbxContent>
                  </v:textbox>
                </v:shape>
                <v:shape id="Text Box 12" o:spid="_x0000_s1087" type="#_x0000_t202" style="position:absolute;left:40506;top:28760;width:8382;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" fillcolor="white [3201]" strokeweight=".5pt">
                  <v:textbox>
                    <w:txbxContent>
                      <w:p w14:paraId="62AC3A75" w14:textId="14845E9C" w:rsidR="00C962A9" w:rsidRDefault="00C962A9" w:rsidP="009B70A9">
                        <w:pPr>
                          <w:pStyle w:val="NormalWeb"/>
                          <w:spacing w:before="0" w:beforeAutospacing="0" w:after="160" w:afterAutospacing="0" w:line="256" w:lineRule="auto"/>
                          <w:jc w:val="center"/>
                        </w:pPr>
                        <w:r>
                          <w:rPr>
                            <w:rFonts w:ascii="Calibri" w:eastAsia="Calibri" w:hAnsi="Calibri"/>
                            <w:sz w:val="22"/>
                            <w:szCs w:val="22"/>
                          </w:rPr>
                          <w:t>DOACs</w:t>
                        </w:r>
                      </w:p>
                    </w:txbxContent>
                  </v:textbox>
                </v:shape>
                <v:shape id="Text Box 12" o:spid="_x0000_s1088" type="#_x0000_t202" style="position:absolute;left:50548;top:28760;width:8382;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" fillcolor="white [3201]" strokeweight=".5pt">
                  <v:textbox>
                    <w:txbxContent>
                      <w:p w14:paraId="62EE09C3" w14:textId="77777777" w:rsidR="00C962A9" w:rsidRDefault="00C962A9" w:rsidP="009B70A9">
                        <w:pPr>
                          <w:pStyle w:val="NormalWeb"/>
                          <w:spacing w:before="0" w:beforeAutospacing="0" w:after="160" w:afterAutospacing="0" w:line="254" w:lineRule="auto"/>
                          <w:jc w:val="center"/>
                        </w:pPr>
                        <w:r>
                          <w:rPr>
                            <w:rFonts w:ascii="Calibri" w:eastAsia="Calibri" w:hAnsi="Calibri"/>
                            <w:sz w:val="22"/>
                            <w:szCs w:val="22"/>
                          </w:rPr>
                          <w:t>Warfarin</w:t>
                        </w:r>
                      </w:p>
                    </w:txbxContent>
                  </v:textbox>
                </v:shape>
                <v:shape id="Text Box 21" o:spid="_x0000_s1089" type="#_x0000_t202" style="position:absolute;left:5514;top:54454;width:5180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" fillcolor="white [3201]" strokeweight=".5pt">
                  <v:textbox>
                    <w:txbxContent>
                      <w:p w14:paraId="5A184F33" w14:textId="77777777" w:rsidR="00C962A9" w:rsidRDefault="00C962A9" w:rsidP="009B70A9">
                        <w:pPr>
                          <w:jc w:val="center"/>
                        </w:pPr>
                        <w:r>
                          <w:t>Outcomes</w:t>
                        </w:r>
                      </w:p>
                    </w:txbxContent>
                  </v:textbox>
                </v:shape>
                <v:shape id="Straight Arrow Connector 22" o:spid="_x0000_s1090" type="#_x0000_t32" style="position:absolute;left:32262;top:3265;width:36;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" strokecolor="black [3213]">
                  <v:stroke endarrow="block"/>
                </v:shape>
                <v:shape id="Straight Arrow Connector 23" o:spid="_x0000_s1091" type="#_x0000_t32" style="position:absolute;left:32298;top:7926;width:0;height:27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Elbow Connector 24" o:spid="_x0000_s1092" type="#_x0000_t34" style="position:absolute;left:21899;top:295;width:2769;height:180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" strokecolor="black [3213]">
                  <v:stroke endarrow="block"/>
                </v:shape>
                <v:shape id="Elbow Connector 25" o:spid="_x0000_s1093" type="#_x0000_t34" style="position:absolute;left:39662;top:562;width:2769;height:1749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" strokecolor="black [3213]">
                  <v:stroke endarrow="block"/>
                </v:shape>
                <v:shape id="Straight Arrow Connector 26" o:spid="_x0000_s1094" type="#_x0000_t32" style="position:absolute;left:14268;top:13752;width:19;height:20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" strokecolor="black [3213]">
                  <v:stroke endarrow="block"/>
                </v:shape>
                <v:shape id="Straight Arrow Connector 27" o:spid="_x0000_s1095" type="#_x0000_t32" style="position:absolute;left:32298;top:13848;width:13;height:19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" strokecolor="black [3213]">
                  <v:stroke endarrow="block"/>
                </v:shape>
                <v:shape id="Straight Arrow Connector 28" o:spid="_x0000_s1096" type="#_x0000_t32" style="position:absolute;left:49796;top:13943;width:3;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" strokecolor="black [3213]">
                  <v:stroke endarrow="block"/>
                </v:shape>
                <v:shape id="Straight Arrow Connector 29" o:spid="_x0000_s1097" type="#_x0000_t32" style="position:absolute;left:49795;top:18674;width:4;height:37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" strokecolor="black [3213]">
                  <v:stroke endarrow="block"/>
                </v:shape>
                <v:shape id="Elbow Connector 30" o:spid="_x0000_s1098" type="#_x0000_t34" style="position:absolute;left:34529;top:6797;width:3393;height:2714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" strokecolor="black [3213]">
                  <v:stroke endarrow="block"/>
                </v:shape>
                <v:shape id="Elbow Connector 31" o:spid="_x0000_s1099" type="#_x0000_t34" style="position:absolute;left:50546;top:24568;width:3441;height:49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" strokecolor="black [3213]">
                  <v:stroke endarrow="block"/>
                </v:shape>
                <v:shape id="Elbow Connector 32" o:spid="_x0000_s1100" type="#_x0000_t34" style="position:absolute;left:45525;top:24491;width:3441;height:509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" strokecolor="black [3213]">
                  <v:stroke endarrow="block"/>
                </v:shape>
                <v:shape id="Straight Arrow Connector 33" o:spid="_x0000_s1101" type="#_x0000_t32" style="position:absolute;left:9990;top:52245;width:0;height:22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" strokecolor="black [3213]">
                  <v:stroke endarrow="block"/>
                </v:shape>
                <v:shape id="Straight Arrow Connector 34" o:spid="_x0000_s1102" type="#_x0000_t32" style="position:absolute;left:36891;top:46059;width:0;height:83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" strokecolor="black [3213]">
                  <v:stroke endarrow="block"/>
                </v:shape>
                <v:shape id="Straight Arrow Connector 35" o:spid="_x0000_s1103" type="#_x0000_t32" style="position:absolute;left:44697;top:31522;width:0;height:229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" strokecolor="black [3213]">
                  <v:stroke endarrow="block"/>
                </v:shape>
                <v:shape id="Straight Arrow Connector 36" o:spid="_x0000_s1104" type="#_x0000_t32" style="position:absolute;left:54739;top:31522;width:0;height:2293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" strokecolor="black [3213]">
                  <v:stroke endarrow="block"/>
                </v:shape>
                <v:shape id="Text Box 12" o:spid="_x0000_s1105" type="#_x0000_t202" style="position:absolute;left:15584;top:43362;width:8382;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92wgAAANsAAAAPAAAAZHJzL2Rvd25yZXYueG1sRI9BSwMx&#10;FITvgv8hPMGbzWqh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CjC692wgAAANsAAAAPAAAA&#10;AAAAAAAAAAAAAAcCAABkcnMvZG93bnJldi54bWxQSwUGAAAAAAMAAwC3AAAA9gIAAAAA&#10;" fillcolor="white [3201]" strokeweight=".5pt">
                  <v:textbox>
                    <w:txbxContent>
                      <w:p w14:paraId="1D6A4C28" w14:textId="04F98903" w:rsidR="00C962A9" w:rsidRDefault="00C962A9" w:rsidP="009B70A9">
                        <w:pPr>
                          <w:pStyle w:val="NormalWeb"/>
                          <w:spacing w:before="0" w:beforeAutospacing="0" w:after="160" w:afterAutospacing="0" w:line="254" w:lineRule="auto"/>
                          <w:jc w:val="center"/>
                        </w:pPr>
                        <w:r>
                          <w:rPr>
                            <w:rFonts w:ascii="Calibri" w:eastAsia="Calibri" w:hAnsi="Calibri"/>
                            <w:sz w:val="22"/>
                            <w:szCs w:val="22"/>
                          </w:rPr>
                          <w:t>DOACs</w:t>
                        </w:r>
                      </w:p>
                    </w:txbxContent>
                  </v:textbox>
                </v:shape>
                <v:shape id="Text Box 12" o:spid="_x0000_s1106" type="#_x0000_t202" style="position:absolute;left:24975;top:43296;width:8382;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DsEvwAAANsAAAAPAAAAZHJzL2Rvd25yZXYueG1sRE9NawIx&#10;EL0X+h/CFHqrWS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DSlDsEvwAAANsAAAAPAAAAAAAA&#10;AAAAAAAAAAcCAABkcnMvZG93bnJldi54bWxQSwUGAAAAAAMAAwC3AAAA8wIAAAAA&#10;" fillcolor="white [3201]" strokeweight=".5pt">
                  <v:textbox>
                    <w:txbxContent>
                      <w:p w14:paraId="02647FE5" w14:textId="77777777" w:rsidR="00C962A9" w:rsidRDefault="00C962A9" w:rsidP="009B70A9">
                        <w:pPr>
                          <w:pStyle w:val="NormalWeb"/>
                          <w:spacing w:before="0" w:beforeAutospacing="0" w:after="160" w:afterAutospacing="0" w:line="252" w:lineRule="auto"/>
                          <w:jc w:val="center"/>
                        </w:pPr>
                        <w:r>
                          <w:rPr>
                            <w:rFonts w:ascii="Calibri" w:eastAsia="Calibri" w:hAnsi="Calibri"/>
                            <w:sz w:val="22"/>
                            <w:szCs w:val="22"/>
                          </w:rPr>
                          <w:t>Warfarin</w:t>
                        </w:r>
                      </w:p>
                    </w:txbxContent>
                  </v:textbox>
                </v:shape>
                <v:shape id="Elbow Connector 131" o:spid="_x0000_s1107" type="#_x0000_t32" style="position:absolute;left:19700;top:41985;width:0;height:13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" strokecolor="black [3213]">
                  <v:stroke endarrow="block"/>
                </v:shape>
                <v:shape id="Elbow Connector 132" o:spid="_x0000_s1108" type="#_x0000_t32" style="position:absolute;left:29802;top:41983;width:0;height:13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" strokecolor="black [3213]">
                  <v:stroke endarrow="block"/>
                </v:shape>
                <v:shape id="Straight Arrow Connector 41" o:spid="_x0000_s1109" type="#_x0000_t32" style="position:absolute;left:19775;top:46117;width:0;height:83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" strokecolor="black [3213]">
                  <v:stroke endarrow="block"/>
                </v:shape>
                <v:shape id="Straight Arrow Connector 42" o:spid="_x0000_s1110" type="#_x0000_t32" style="position:absolute;left:29166;top:46051;width:0;height:84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" strokecolor="black [3213]">
                  <v:stroke endarrow="block"/>
                </v:shape>
                <v:shape id="Text Box 136" o:spid="_x0000_s1111" type="#_x0000_t202" style="position:absolute;left:5715;top:43298;width:8772;height:4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toIwgAAANsAAAAPAAAAZHJzL2Rvd25yZXYueG1sRI9BSwMx&#10;FITvgv8hPMGbzWqL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CENtoIwgAAANsAAAAPAAAA&#10;AAAAAAAAAAAAAAcCAABkcnMvZG93bnJldi54bWxQSwUGAAAAAAMAAwC3AAAA9gIAAAAA&#10;" fillcolor="white [3201]" strokeweight=".5pt">
                  <v:textbox>
                    <w:txbxContent>
                      <w:p w14:paraId="4BA583F7" w14:textId="77777777" w:rsidR="00C962A9" w:rsidRDefault="00C962A9" w:rsidP="009B70A9">
                        <w:pPr>
                          <w:pStyle w:val="NormalWeb"/>
                          <w:spacing w:before="0" w:beforeAutospacing="0" w:after="160" w:afterAutospacing="0" w:line="256" w:lineRule="auto"/>
                        </w:pPr>
                        <w:r>
                          <w:rPr>
                            <w:rFonts w:ascii="Calibri" w:eastAsia="Calibri" w:hAnsi="Calibri"/>
                            <w:sz w:val="22"/>
                            <w:szCs w:val="22"/>
                          </w:rPr>
                          <w:t>Eligibility testing</w:t>
                        </w:r>
                      </w:p>
                    </w:txbxContent>
                  </v:textbox>
                </v:shape>
                <v:shape id="Elbow Connector 44" o:spid="_x0000_s1112" type="#_x0000_t34" style="position:absolute;left:15065;top:35710;width:2624;height:125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" strokecolor="black [3213]">
                  <v:stroke endarrow="block"/>
                </v:shape>
                <v:shape id="Elbow Connector 45" o:spid="_x0000_s1113" type="#_x0000_t34" style="position:absolute;left:28460;top:34866;width:2624;height:1423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" strokecolor="black [3213]">
                  <v:stroke endarrow="block"/>
                </v:shape>
                <v:shape id="Elbow Connector 142" o:spid="_x0000_s1114" type="#_x0000_t32" style="position:absolute;left:9994;top:48271;width:43;height:12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" strokecolor="black [3213]">
                  <v:stroke endarrow="block"/>
                </v:shape>
                <w10:anchorlock/>
              </v:group>
            </w:pict>
          </mc:Fallback>
        </mc:AlternateContent>
      </w:r>
      <w:r w:rsidR="00AE0B87">
        <w:t xml:space="preserve">Figure </w:t>
      </w:r>
      <w:r w:rsidR="00AE0B87">
        <w:fldChar w:fldCharType="begin"/>
      </w:r>
      <w:r w:rsidR="00AE0B87">
        <w:instrText xml:space="preserve"> SEQ Figure \* ARABIC </w:instrText>
      </w:r>
      <w:r w:rsidR="00AE0B87">
        <w:fldChar w:fldCharType="separate"/>
      </w:r>
      <w:r w:rsidR="00AE0B87">
        <w:rPr>
          <w:noProof/>
        </w:rPr>
        <w:t>5</w:t>
      </w:r>
      <w:r w:rsidR="00AE0B87">
        <w:fldChar w:fldCharType="end"/>
      </w:r>
      <w:bookmarkEnd w:id="20"/>
      <w:r w:rsidR="00AE0B87">
        <w:tab/>
      </w:r>
      <w:r w:rsidR="00BC120F">
        <w:t>Proposed management pathway from the point of receiving the comparators and proposed service</w:t>
      </w:r>
    </w:p>
    <w:p w14:paraId="5D934B03" w14:textId="4C249CD4" w:rsidR="00BC120F" w:rsidRDefault="000F3E4F" w:rsidP="00BA3D89">
      <w:pPr>
        <w:pStyle w:val="TableNote"/>
      </w:pPr>
      <w:r>
        <w:t>LAAC=</w:t>
      </w:r>
      <w:r w:rsidR="008711CC">
        <w:t>left atrial appendage closure; D</w:t>
      </w:r>
      <w:r>
        <w:t>OACs=</w:t>
      </w:r>
      <w:r w:rsidR="008711CC">
        <w:t>direct</w:t>
      </w:r>
      <w:r w:rsidRPr="00E253AB">
        <w:t xml:space="preserve"> oral anticoagulants</w:t>
      </w:r>
      <w:r>
        <w:t>; NVAF=non-valvular atrial fibrillation; OAT=oral anticoagulant therapy; SoC=Standard of Care.</w:t>
      </w:r>
      <w:r w:rsidR="00BC120F">
        <w:t xml:space="preserve"> </w:t>
      </w:r>
    </w:p>
    <w:p w14:paraId="2F940B19" w14:textId="77777777" w:rsidR="009B70A9" w:rsidRDefault="009B70A9" w:rsidP="009B70A9">
      <w:pPr>
        <w:pStyle w:val="TableNote"/>
      </w:pPr>
      <w:r>
        <w:t>Proposed expansion of absolute contraindications to include the other relative contraindications is marked in blue in the algorithm.</w:t>
      </w:r>
    </w:p>
    <w:p w14:paraId="2675F8F9" w14:textId="73D9A6BA" w:rsidR="000F3E4F" w:rsidRDefault="00BC120F" w:rsidP="00BA3D89">
      <w:pPr>
        <w:pStyle w:val="TableNote"/>
      </w:pPr>
      <w:r>
        <w:t xml:space="preserve">Proposed service is marked in green in the algorithm. </w:t>
      </w:r>
    </w:p>
    <w:p w14:paraId="0CB54F4C" w14:textId="77777777" w:rsidR="00BA3D89" w:rsidRPr="009D6757" w:rsidRDefault="00BA3D89" w:rsidP="00BA3D89">
      <w:pPr>
        <w:pStyle w:val="TableNote"/>
        <w:rPr>
          <w:color w:val="FF0000"/>
          <w:u w:val="dotted"/>
        </w:rPr>
      </w:pPr>
    </w:p>
    <w:p w14:paraId="378EC104" w14:textId="388E2FCC" w:rsidR="00E77853" w:rsidRDefault="003E0382" w:rsidP="00265C9B">
      <w:pPr>
        <w:pStyle w:val="Heading2"/>
      </w:pPr>
      <w:r w:rsidRPr="00C10B7D">
        <w:t xml:space="preserve">Proposed </w:t>
      </w:r>
      <w:r w:rsidR="002B226C" w:rsidRPr="00C10B7D">
        <w:t xml:space="preserve">economic </w:t>
      </w:r>
      <w:r w:rsidR="009E5295" w:rsidRPr="00C10B7D">
        <w:t>evaluation</w:t>
      </w:r>
    </w:p>
    <w:p w14:paraId="3E4C51A1" w14:textId="66BB41FD" w:rsidR="00245977" w:rsidRDefault="00245977" w:rsidP="00245977">
      <w:r>
        <w:t xml:space="preserve">The clinical claim is that LAAC is superior in clinical effectiveness to the comparators </w:t>
      </w:r>
      <w:r w:rsidR="00C10B7D">
        <w:t>(</w:t>
      </w:r>
      <w:r w:rsidR="008711CC">
        <w:t>D</w:t>
      </w:r>
      <w:r w:rsidRPr="00C26F8F">
        <w:t>OACs and warfarin</w:t>
      </w:r>
      <w:r w:rsidR="00C10B7D">
        <w:t>)</w:t>
      </w:r>
      <w:r>
        <w:t xml:space="preserve">. According to the </w:t>
      </w:r>
      <w:r w:rsidRPr="004C6E74">
        <w:t>Technical Guidelines for preparing assessment reports for the Medical Services Advisory Committee: Investigative</w:t>
      </w:r>
      <w:r w:rsidR="00C10B7D">
        <w:rPr>
          <w:i/>
        </w:rPr>
        <w:t>,</w:t>
      </w:r>
      <w:r>
        <w:t xml:space="preserve"> the required economic analysis is therefore a cost-utility or a cost-effectiveness analysis. However, if the evidence does not prove superiority, then a cost-consequence model may be more appropriate.</w:t>
      </w:r>
    </w:p>
    <w:p w14:paraId="4C4754D7" w14:textId="6DFFCC90" w:rsidR="00631362" w:rsidRPr="00631362" w:rsidRDefault="00631362" w:rsidP="00245977">
      <w:pPr>
        <w:rPr>
          <w:i/>
        </w:rPr>
      </w:pPr>
      <w:r w:rsidRPr="00631362">
        <w:rPr>
          <w:i/>
        </w:rPr>
        <w:lastRenderedPageBreak/>
        <w:t>PASC noted that as there is a claim of LAAC superiority in clinical effectiveness a cost-utility or cost-effectiveness analysis is appropriate. Should superiority not be demonstrated, cost-consequences may be appropriate.</w:t>
      </w:r>
    </w:p>
    <w:p w14:paraId="65B10ED8" w14:textId="69AD5522" w:rsidR="00E77853" w:rsidRDefault="00752491" w:rsidP="00781BAE">
      <w:pPr>
        <w:pStyle w:val="Heading2"/>
      </w:pPr>
      <w:r w:rsidRPr="00C10B7D">
        <w:t>Proposed</w:t>
      </w:r>
      <w:r w:rsidR="00C10B7D">
        <w:t xml:space="preserve"> MBS</w:t>
      </w:r>
      <w:r w:rsidRPr="00C10B7D">
        <w:t xml:space="preserve"> item descriptor</w:t>
      </w:r>
      <w:r w:rsidR="00C10B7D">
        <w:t xml:space="preserve"> and MBS fee</w:t>
      </w:r>
    </w:p>
    <w:p w14:paraId="187E7E7E" w14:textId="10AF5B42" w:rsidR="005270BD" w:rsidRDefault="005270BD" w:rsidP="005270BD">
      <w:r w:rsidRPr="005270BD">
        <w:t xml:space="preserve">The </w:t>
      </w:r>
      <w:r w:rsidR="003258DF">
        <w:t xml:space="preserve">existing/proposed </w:t>
      </w:r>
      <w:r w:rsidRPr="005270BD">
        <w:t>MBS item desc</w:t>
      </w:r>
      <w:r w:rsidR="003258DF">
        <w:t>riptor and proposed associated explanatory note</w:t>
      </w:r>
      <w:r w:rsidRPr="005270BD">
        <w:t xml:space="preserve"> for the LAAC procedure is provided in</w:t>
      </w:r>
      <w:r>
        <w:t xml:space="preserve"> Table</w:t>
      </w:r>
      <w:r w:rsidRPr="005270BD">
        <w:t xml:space="preserve"> </w:t>
      </w:r>
      <w:r>
        <w:t>3</w:t>
      </w:r>
      <w:r w:rsidRPr="005270BD">
        <w:t xml:space="preserve">. The proposed </w:t>
      </w:r>
      <w:r w:rsidR="003258DF">
        <w:t>MBS</w:t>
      </w:r>
      <w:r w:rsidRPr="005270BD">
        <w:t xml:space="preserve"> fee and </w:t>
      </w:r>
      <w:r w:rsidR="003258DF">
        <w:t xml:space="preserve">item </w:t>
      </w:r>
      <w:r w:rsidRPr="005270BD">
        <w:t xml:space="preserve">descriptor is identical to the current MBS item for </w:t>
      </w:r>
      <w:r w:rsidR="003258DF">
        <w:t>LAAC. The proposed changes relate</w:t>
      </w:r>
      <w:r w:rsidRPr="005270BD">
        <w:t xml:space="preserve"> to the definition of contraindication in the explanatory note. </w:t>
      </w:r>
    </w:p>
    <w:p w14:paraId="47C76969" w14:textId="76F9F904" w:rsidR="005270BD" w:rsidRDefault="005270BD" w:rsidP="005270BD">
      <w:r w:rsidRPr="005270BD">
        <w:t xml:space="preserve">The </w:t>
      </w:r>
      <w:r w:rsidR="003258DF">
        <w:t>existing explanatory note</w:t>
      </w:r>
      <w:r w:rsidRPr="005270BD">
        <w:t xml:space="preserve"> to the current MBS item descriptor stipulate</w:t>
      </w:r>
      <w:r w:rsidR="003258DF">
        <w:t>s</w:t>
      </w:r>
      <w:r w:rsidRPr="005270BD">
        <w:t xml:space="preserve"> patients must have (abso</w:t>
      </w:r>
      <w:r w:rsidR="00064BD0">
        <w:t>lute) contraindications to life</w:t>
      </w:r>
      <w:r w:rsidRPr="005270BD">
        <w:t>long OAT, defined as: i) a previous major bleeding complication experienced whilst undergoing treatment wi</w:t>
      </w:r>
      <w:r w:rsidR="003258DF">
        <w:t>th oral anticoagulation therapy; ii) a blood dyscrasia;</w:t>
      </w:r>
      <w:r w:rsidRPr="005270BD">
        <w:t xml:space="preserve"> or iii) a vascular abnormality</w:t>
      </w:r>
      <w:r w:rsidR="003258DF">
        <w:t>,</w:t>
      </w:r>
      <w:r w:rsidRPr="005270BD">
        <w:t xml:space="preserve"> predisposing to potentially life</w:t>
      </w:r>
      <w:r w:rsidR="003258DF">
        <w:t>-</w:t>
      </w:r>
      <w:r w:rsidRPr="005270BD">
        <w:t xml:space="preserve">threatening haemorrhage. </w:t>
      </w:r>
    </w:p>
    <w:p w14:paraId="4823BF7B" w14:textId="773BCE22" w:rsidR="005270BD" w:rsidRPr="005270BD" w:rsidRDefault="003258DF" w:rsidP="005270BD">
      <w:r>
        <w:t>The proposed note update</w:t>
      </w:r>
      <w:r w:rsidR="005270BD" w:rsidRPr="005270BD">
        <w:t xml:space="preserve"> stipulate</w:t>
      </w:r>
      <w:r>
        <w:t>s</w:t>
      </w:r>
      <w:r w:rsidR="005270BD" w:rsidRPr="005270BD">
        <w:t xml:space="preserve"> that patients must have a re</w:t>
      </w:r>
      <w:r>
        <w:t>lative contraindication to life</w:t>
      </w:r>
      <w:r w:rsidR="005270BD" w:rsidRPr="005270BD">
        <w:t>long OAT as defined in</w:t>
      </w:r>
      <w:r w:rsidR="00AE0B87">
        <w:t xml:space="preserve"> </w:t>
      </w:r>
      <w:r w:rsidR="00AE0B87">
        <w:fldChar w:fldCharType="begin"/>
      </w:r>
      <w:r w:rsidR="00AE0B87">
        <w:instrText xml:space="preserve"> REF _Ref23167042 \h </w:instrText>
      </w:r>
      <w:r w:rsidR="00AE0B87">
        <w:fldChar w:fldCharType="separate"/>
      </w:r>
      <w:r w:rsidR="00AE0B87">
        <w:t xml:space="preserve">Table </w:t>
      </w:r>
      <w:r w:rsidR="00AE0B87">
        <w:rPr>
          <w:noProof/>
        </w:rPr>
        <w:t>3</w:t>
      </w:r>
      <w:r w:rsidR="00AE0B87">
        <w:fldChar w:fldCharType="end"/>
      </w:r>
      <w:r w:rsidR="005270BD" w:rsidRPr="005270BD">
        <w:t xml:space="preserve">. </w:t>
      </w:r>
    </w:p>
    <w:p w14:paraId="4EF79032" w14:textId="3522444D" w:rsidR="005270BD" w:rsidRPr="00B105C7" w:rsidRDefault="00AE0B87" w:rsidP="00AE0B87">
      <w:pPr>
        <w:pStyle w:val="Caption"/>
      </w:pPr>
      <w:bookmarkStart w:id="21" w:name="_Ref23167042"/>
      <w:r>
        <w:t xml:space="preserve">Table </w:t>
      </w:r>
      <w:r>
        <w:fldChar w:fldCharType="begin"/>
      </w:r>
      <w:r>
        <w:instrText xml:space="preserve"> SEQ Table \* ARABIC </w:instrText>
      </w:r>
      <w:r>
        <w:fldChar w:fldCharType="separate"/>
      </w:r>
      <w:r>
        <w:rPr>
          <w:noProof/>
        </w:rPr>
        <w:t>3</w:t>
      </w:r>
      <w:r>
        <w:fldChar w:fldCharType="end"/>
      </w:r>
      <w:bookmarkEnd w:id="21"/>
      <w:r>
        <w:tab/>
      </w:r>
      <w:r w:rsidR="005270BD" w:rsidRPr="00B105C7">
        <w:t>MBS item descriptor</w:t>
      </w:r>
      <w:r w:rsidR="003258DF">
        <w:t xml:space="preserve"> and proposed explanatory note changes</w:t>
      </w:r>
      <w:r w:rsidR="005270BD" w:rsidRPr="00B105C7">
        <w:t xml:space="preserve"> for </w:t>
      </w:r>
      <w:r w:rsidR="005270BD">
        <w:t>LAAC</w:t>
      </w:r>
      <w:r w:rsidR="005270BD" w:rsidRPr="00B105C7">
        <w:t xml:space="preserve"> </w:t>
      </w:r>
      <w:r w:rsidR="00A42BFE">
        <w:t>*</w:t>
      </w:r>
    </w:p>
    <w:tbl>
      <w:tblPr>
        <w:tblW w:w="9283"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9283"/>
      </w:tblGrid>
      <w:tr w:rsidR="005270BD" w14:paraId="41B11A7B" w14:textId="77777777" w:rsidTr="009C480E">
        <w:tc>
          <w:tcPr>
            <w:tcW w:w="9283" w:type="dxa"/>
            <w:tcBorders>
              <w:top w:val="single" w:sz="4" w:space="0" w:color="000000"/>
              <w:left w:val="single" w:sz="4" w:space="0" w:color="000000"/>
              <w:bottom w:val="single" w:sz="4" w:space="0" w:color="000000"/>
              <w:right w:val="single" w:sz="4" w:space="0" w:color="000000"/>
            </w:tcBorders>
          </w:tcPr>
          <w:p w14:paraId="68D4AB00" w14:textId="77777777" w:rsidR="005270BD" w:rsidRPr="003F3EB3" w:rsidRDefault="005270BD" w:rsidP="00262CAA">
            <w:pPr>
              <w:spacing w:after="0"/>
            </w:pPr>
            <w:r>
              <w:rPr>
                <w:szCs w:val="20"/>
              </w:rPr>
              <w:t xml:space="preserve">Category </w:t>
            </w:r>
            <w:r>
              <w:t>3</w:t>
            </w:r>
            <w:r w:rsidRPr="00AE1188">
              <w:rPr>
                <w:szCs w:val="20"/>
              </w:rPr>
              <w:t xml:space="preserve"> –</w:t>
            </w:r>
            <w:r>
              <w:t xml:space="preserve"> THERAPEUTIC PROCEDURE</w:t>
            </w:r>
          </w:p>
        </w:tc>
      </w:tr>
      <w:tr w:rsidR="005270BD" w14:paraId="3367E6C1" w14:textId="77777777" w:rsidTr="009C480E">
        <w:tc>
          <w:tcPr>
            <w:tcW w:w="9283" w:type="dxa"/>
            <w:tcBorders>
              <w:top w:val="single" w:sz="4" w:space="0" w:color="000000"/>
              <w:left w:val="single" w:sz="4" w:space="0" w:color="000000"/>
              <w:bottom w:val="single" w:sz="4" w:space="0" w:color="000000"/>
              <w:right w:val="single" w:sz="4" w:space="0" w:color="000000"/>
            </w:tcBorders>
          </w:tcPr>
          <w:p w14:paraId="4251C7B6" w14:textId="76F95CDF" w:rsidR="005270BD" w:rsidRPr="003258DF" w:rsidRDefault="00064BD0" w:rsidP="003258DF">
            <w:pPr>
              <w:spacing w:before="120" w:after="0"/>
              <w:rPr>
                <w:b/>
                <w:sz w:val="21"/>
                <w:szCs w:val="21"/>
              </w:rPr>
            </w:pPr>
            <w:r w:rsidRPr="003258DF">
              <w:rPr>
                <w:b/>
                <w:sz w:val="21"/>
                <w:szCs w:val="21"/>
              </w:rPr>
              <w:t xml:space="preserve">MBS item </w:t>
            </w:r>
            <w:r w:rsidR="005270BD" w:rsidRPr="003258DF">
              <w:rPr>
                <w:b/>
                <w:sz w:val="21"/>
                <w:szCs w:val="21"/>
              </w:rPr>
              <w:t>38276</w:t>
            </w:r>
          </w:p>
          <w:p w14:paraId="56676197" w14:textId="471654ED" w:rsidR="005270BD" w:rsidRPr="003258DF" w:rsidRDefault="005270BD" w:rsidP="003258DF">
            <w:pPr>
              <w:spacing w:after="120"/>
              <w:rPr>
                <w:b/>
                <w:i/>
                <w:sz w:val="21"/>
                <w:szCs w:val="21"/>
              </w:rPr>
            </w:pPr>
            <w:r w:rsidRPr="003258DF">
              <w:rPr>
                <w:b/>
                <w:i/>
                <w:sz w:val="21"/>
                <w:szCs w:val="21"/>
              </w:rPr>
              <w:t>Proposed item descriptor</w:t>
            </w:r>
            <w:r w:rsidR="003258DF" w:rsidRPr="003258DF">
              <w:rPr>
                <w:b/>
                <w:i/>
                <w:sz w:val="21"/>
                <w:szCs w:val="21"/>
              </w:rPr>
              <w:t xml:space="preserve"> (identical to existing item descriptor)</w:t>
            </w:r>
            <w:r w:rsidRPr="003258DF">
              <w:rPr>
                <w:b/>
                <w:i/>
                <w:sz w:val="21"/>
                <w:szCs w:val="21"/>
              </w:rPr>
              <w:t xml:space="preserve">: </w:t>
            </w:r>
          </w:p>
          <w:p w14:paraId="5717BAD7" w14:textId="77777777" w:rsidR="005270BD" w:rsidRPr="003258DF" w:rsidRDefault="005270BD" w:rsidP="00262CAA">
            <w:pPr>
              <w:spacing w:after="0"/>
              <w:rPr>
                <w:sz w:val="21"/>
                <w:szCs w:val="21"/>
              </w:rPr>
            </w:pPr>
            <w:r w:rsidRPr="003258DF">
              <w:rPr>
                <w:sz w:val="21"/>
                <w:szCs w:val="21"/>
              </w:rPr>
              <w:t>Transcatheter occlusion of left atrial appendage, and cardiac catheterisation performed by the same practitioner, for stroke prevention in a patient who has non</w:t>
            </w:r>
            <w:r w:rsidRPr="003258DF">
              <w:rPr>
                <w:rFonts w:ascii="Cambria Math" w:hAnsi="Cambria Math" w:cs="Cambria Math"/>
                <w:sz w:val="21"/>
                <w:szCs w:val="21"/>
              </w:rPr>
              <w:t>‑</w:t>
            </w:r>
            <w:r w:rsidRPr="003258DF">
              <w:rPr>
                <w:sz w:val="21"/>
                <w:szCs w:val="21"/>
              </w:rPr>
              <w:t>valvular atrial fibrillation and a contraindication to life</w:t>
            </w:r>
            <w:r w:rsidRPr="003258DF">
              <w:rPr>
                <w:rFonts w:ascii="Cambria Math" w:hAnsi="Cambria Math" w:cs="Cambria Math"/>
                <w:sz w:val="21"/>
                <w:szCs w:val="21"/>
              </w:rPr>
              <w:t>‑</w:t>
            </w:r>
            <w:r w:rsidRPr="003258DF">
              <w:rPr>
                <w:sz w:val="21"/>
                <w:szCs w:val="21"/>
              </w:rPr>
              <w:t>long oral anticoagulation therapy, and is at increased risk of thromboembolism demonstrated by:</w:t>
            </w:r>
          </w:p>
          <w:p w14:paraId="4467B3E7" w14:textId="77777777" w:rsidR="005270BD" w:rsidRPr="003258DF" w:rsidRDefault="005270BD" w:rsidP="00262CAA">
            <w:pPr>
              <w:spacing w:after="0"/>
              <w:rPr>
                <w:sz w:val="21"/>
                <w:szCs w:val="21"/>
              </w:rPr>
            </w:pPr>
            <w:r w:rsidRPr="003258DF">
              <w:rPr>
                <w:sz w:val="21"/>
                <w:szCs w:val="21"/>
              </w:rPr>
              <w:t>(a) a prior stroke (whether of an ischaemic or unknown type), transient ischaemic attack or non</w:t>
            </w:r>
            <w:r w:rsidRPr="003258DF">
              <w:rPr>
                <w:rFonts w:ascii="Cambria Math" w:hAnsi="Cambria Math" w:cs="Cambria Math"/>
                <w:sz w:val="21"/>
                <w:szCs w:val="21"/>
              </w:rPr>
              <w:t>‑</w:t>
            </w:r>
            <w:r w:rsidRPr="003258DF">
              <w:rPr>
                <w:sz w:val="21"/>
                <w:szCs w:val="21"/>
              </w:rPr>
              <w:t>central nervous system systemic embolism; or</w:t>
            </w:r>
          </w:p>
          <w:p w14:paraId="596D910A" w14:textId="77777777" w:rsidR="005270BD" w:rsidRPr="003258DF" w:rsidRDefault="005270BD" w:rsidP="00262CAA">
            <w:pPr>
              <w:spacing w:after="0"/>
              <w:rPr>
                <w:sz w:val="21"/>
                <w:szCs w:val="21"/>
              </w:rPr>
            </w:pPr>
            <w:r w:rsidRPr="003258DF">
              <w:rPr>
                <w:sz w:val="21"/>
                <w:szCs w:val="21"/>
              </w:rPr>
              <w:t>(b) at least 2 of the following risk factors:</w:t>
            </w:r>
          </w:p>
          <w:p w14:paraId="5B620A97" w14:textId="77777777" w:rsidR="005270BD" w:rsidRPr="003258DF" w:rsidRDefault="005270BD" w:rsidP="00262CAA">
            <w:pPr>
              <w:spacing w:after="0"/>
              <w:rPr>
                <w:sz w:val="21"/>
                <w:szCs w:val="21"/>
              </w:rPr>
            </w:pPr>
            <w:r w:rsidRPr="003258DF">
              <w:rPr>
                <w:sz w:val="21"/>
                <w:szCs w:val="21"/>
              </w:rPr>
              <w:t>(i) an age of 65 years or more;</w:t>
            </w:r>
          </w:p>
          <w:p w14:paraId="5B3D3A84" w14:textId="77777777" w:rsidR="005270BD" w:rsidRPr="003258DF" w:rsidRDefault="005270BD" w:rsidP="00262CAA">
            <w:pPr>
              <w:spacing w:after="0"/>
              <w:rPr>
                <w:sz w:val="21"/>
                <w:szCs w:val="21"/>
                <w:lang w:val="de-CH"/>
              </w:rPr>
            </w:pPr>
            <w:r w:rsidRPr="003258DF">
              <w:rPr>
                <w:sz w:val="21"/>
                <w:szCs w:val="21"/>
                <w:lang w:val="de-CH"/>
              </w:rPr>
              <w:t>(ii) hypertension;</w:t>
            </w:r>
          </w:p>
          <w:p w14:paraId="56FAB6DD" w14:textId="77777777" w:rsidR="005270BD" w:rsidRPr="003258DF" w:rsidRDefault="005270BD" w:rsidP="00262CAA">
            <w:pPr>
              <w:spacing w:after="0"/>
              <w:rPr>
                <w:sz w:val="21"/>
                <w:szCs w:val="21"/>
                <w:lang w:val="de-CH"/>
              </w:rPr>
            </w:pPr>
            <w:r w:rsidRPr="003258DF">
              <w:rPr>
                <w:sz w:val="21"/>
                <w:szCs w:val="21"/>
                <w:lang w:val="de-CH"/>
              </w:rPr>
              <w:t>(iii) diabetes mellitus;</w:t>
            </w:r>
          </w:p>
          <w:p w14:paraId="6B461F1D" w14:textId="77777777" w:rsidR="005270BD" w:rsidRPr="003258DF" w:rsidRDefault="005270BD" w:rsidP="00262CAA">
            <w:pPr>
              <w:spacing w:after="0"/>
              <w:rPr>
                <w:sz w:val="21"/>
                <w:szCs w:val="21"/>
              </w:rPr>
            </w:pPr>
            <w:r w:rsidRPr="003258DF">
              <w:rPr>
                <w:sz w:val="21"/>
                <w:szCs w:val="21"/>
              </w:rPr>
              <w:t>(iv) heart failure or left ventricular ejection fraction of 35% or less (or both);</w:t>
            </w:r>
          </w:p>
          <w:p w14:paraId="7C248BC6" w14:textId="77777777" w:rsidR="005270BD" w:rsidRPr="003258DF" w:rsidRDefault="005270BD" w:rsidP="00262CAA">
            <w:pPr>
              <w:spacing w:after="0"/>
              <w:rPr>
                <w:sz w:val="21"/>
                <w:szCs w:val="21"/>
              </w:rPr>
            </w:pPr>
            <w:r w:rsidRPr="003258DF">
              <w:rPr>
                <w:sz w:val="21"/>
                <w:szCs w:val="21"/>
              </w:rPr>
              <w:t>(v) vascular disease (prior myocardial infarction, peripheral artery disease or aortic plaque)</w:t>
            </w:r>
          </w:p>
          <w:p w14:paraId="21132F08" w14:textId="77777777" w:rsidR="005270BD" w:rsidRPr="003258DF" w:rsidRDefault="005270BD" w:rsidP="00262CAA">
            <w:pPr>
              <w:spacing w:after="0"/>
              <w:rPr>
                <w:sz w:val="10"/>
                <w:szCs w:val="10"/>
              </w:rPr>
            </w:pPr>
          </w:p>
          <w:p w14:paraId="7800025F" w14:textId="6599E7D6" w:rsidR="005270BD" w:rsidRPr="003F3EB3" w:rsidRDefault="00C10B7D" w:rsidP="00262CAA">
            <w:pPr>
              <w:spacing w:after="0"/>
            </w:pPr>
            <w:r w:rsidRPr="003258DF">
              <w:rPr>
                <w:sz w:val="21"/>
                <w:szCs w:val="21"/>
              </w:rPr>
              <w:t xml:space="preserve">MBS Fee: </w:t>
            </w:r>
            <w:r w:rsidR="005270BD" w:rsidRPr="003258DF">
              <w:rPr>
                <w:sz w:val="21"/>
                <w:szCs w:val="21"/>
              </w:rPr>
              <w:t xml:space="preserve">$926.90 </w:t>
            </w:r>
            <w:r w:rsidRPr="003258DF">
              <w:rPr>
                <w:sz w:val="21"/>
                <w:szCs w:val="21"/>
              </w:rPr>
              <w:t xml:space="preserve">  </w:t>
            </w:r>
            <w:r w:rsidR="005270BD" w:rsidRPr="003258DF">
              <w:rPr>
                <w:sz w:val="21"/>
                <w:szCs w:val="21"/>
              </w:rPr>
              <w:t>Benefit: 75% = $695.20</w:t>
            </w:r>
            <w:r w:rsidR="003258DF">
              <w:rPr>
                <w:sz w:val="21"/>
                <w:szCs w:val="21"/>
              </w:rPr>
              <w:t xml:space="preserve"> (in-hospital / admitted patient only)</w:t>
            </w:r>
          </w:p>
        </w:tc>
      </w:tr>
      <w:tr w:rsidR="005270BD" w14:paraId="6E6E8780" w14:textId="77777777" w:rsidTr="009C480E">
        <w:tc>
          <w:tcPr>
            <w:tcW w:w="9283" w:type="dxa"/>
            <w:tcBorders>
              <w:top w:val="single" w:sz="4" w:space="0" w:color="000000"/>
              <w:left w:val="single" w:sz="4" w:space="0" w:color="000000"/>
              <w:bottom w:val="single" w:sz="4" w:space="0" w:color="000000"/>
              <w:right w:val="single" w:sz="4" w:space="0" w:color="000000"/>
            </w:tcBorders>
          </w:tcPr>
          <w:p w14:paraId="340C57DA" w14:textId="49156CD4" w:rsidR="005270BD" w:rsidRPr="003258DF" w:rsidRDefault="003258DF" w:rsidP="003258DF">
            <w:pPr>
              <w:spacing w:before="120" w:after="0"/>
              <w:rPr>
                <w:b/>
                <w:i/>
                <w:sz w:val="21"/>
                <w:szCs w:val="21"/>
              </w:rPr>
            </w:pPr>
            <w:r w:rsidRPr="003258DF">
              <w:rPr>
                <w:b/>
                <w:sz w:val="21"/>
                <w:szCs w:val="21"/>
              </w:rPr>
              <w:t xml:space="preserve">Existing Explanatory Note </w:t>
            </w:r>
            <w:r w:rsidR="005270BD" w:rsidRPr="003258DF">
              <w:rPr>
                <w:b/>
                <w:sz w:val="21"/>
                <w:szCs w:val="21"/>
              </w:rPr>
              <w:t>TN.8.132</w:t>
            </w:r>
            <w:r w:rsidRPr="003258DF">
              <w:rPr>
                <w:b/>
                <w:sz w:val="21"/>
                <w:szCs w:val="21"/>
              </w:rPr>
              <w:t xml:space="preserve"> </w:t>
            </w:r>
            <w:r w:rsidRPr="003258DF">
              <w:rPr>
                <w:b/>
                <w:i/>
                <w:sz w:val="21"/>
                <w:szCs w:val="21"/>
              </w:rPr>
              <w:t xml:space="preserve">(with proposed changes indicated by ‘strikethrough’ and </w:t>
            </w:r>
            <w:r w:rsidRPr="00C962A9">
              <w:rPr>
                <w:b/>
                <w:i/>
                <w:color w:val="FF0000"/>
                <w:sz w:val="21"/>
                <w:szCs w:val="21"/>
              </w:rPr>
              <w:t>red text</w:t>
            </w:r>
            <w:r w:rsidRPr="003258DF">
              <w:rPr>
                <w:b/>
                <w:i/>
                <w:sz w:val="21"/>
                <w:szCs w:val="21"/>
              </w:rPr>
              <w:t>)</w:t>
            </w:r>
          </w:p>
          <w:p w14:paraId="5162E74C" w14:textId="77777777" w:rsidR="003258DF" w:rsidRPr="003258DF" w:rsidRDefault="003258DF" w:rsidP="00262CAA">
            <w:pPr>
              <w:spacing w:after="0"/>
              <w:rPr>
                <w:b/>
                <w:sz w:val="10"/>
                <w:szCs w:val="10"/>
              </w:rPr>
            </w:pPr>
          </w:p>
          <w:p w14:paraId="58930296" w14:textId="6C59F041" w:rsidR="005270BD" w:rsidRPr="003258DF" w:rsidRDefault="005270BD" w:rsidP="00262CAA">
            <w:pPr>
              <w:spacing w:after="0"/>
              <w:rPr>
                <w:sz w:val="21"/>
                <w:szCs w:val="21"/>
              </w:rPr>
            </w:pPr>
            <w:r w:rsidRPr="003258DF">
              <w:rPr>
                <w:sz w:val="21"/>
                <w:szCs w:val="21"/>
              </w:rPr>
              <w:t>Transcatheter occlusion of left atrial appendage for stroke prevention (</w:t>
            </w:r>
            <w:r w:rsidR="003258DF" w:rsidRPr="003258DF">
              <w:rPr>
                <w:sz w:val="21"/>
                <w:szCs w:val="21"/>
              </w:rPr>
              <w:t xml:space="preserve">MBS </w:t>
            </w:r>
            <w:r w:rsidRPr="003258DF">
              <w:rPr>
                <w:sz w:val="21"/>
                <w:szCs w:val="21"/>
              </w:rPr>
              <w:t>item 38276)</w:t>
            </w:r>
          </w:p>
          <w:p w14:paraId="1AD71DC5" w14:textId="77777777" w:rsidR="005270BD" w:rsidRPr="003258DF" w:rsidRDefault="005270BD" w:rsidP="00262CAA">
            <w:pPr>
              <w:spacing w:after="0"/>
              <w:rPr>
                <w:sz w:val="10"/>
                <w:szCs w:val="10"/>
              </w:rPr>
            </w:pPr>
          </w:p>
          <w:p w14:paraId="499DC9E9" w14:textId="77777777" w:rsidR="005270BD" w:rsidRPr="003258DF" w:rsidRDefault="005270BD" w:rsidP="00262CAA">
            <w:pPr>
              <w:spacing w:after="0"/>
              <w:rPr>
                <w:b/>
                <w:sz w:val="21"/>
                <w:szCs w:val="21"/>
              </w:rPr>
            </w:pPr>
            <w:r w:rsidRPr="003258DF">
              <w:rPr>
                <w:b/>
                <w:sz w:val="21"/>
                <w:szCs w:val="21"/>
              </w:rPr>
              <w:t>Explanatory Note</w:t>
            </w:r>
          </w:p>
          <w:p w14:paraId="4557C417" w14:textId="77777777" w:rsidR="005270BD" w:rsidRPr="003258DF" w:rsidRDefault="005270BD" w:rsidP="00262CAA">
            <w:pPr>
              <w:spacing w:after="0"/>
              <w:rPr>
                <w:sz w:val="21"/>
                <w:szCs w:val="21"/>
              </w:rPr>
            </w:pPr>
            <w:r w:rsidRPr="003258DF">
              <w:rPr>
                <w:sz w:val="21"/>
                <w:szCs w:val="21"/>
              </w:rPr>
              <w:t>A contraindication to lifelong anticoagulation is defined as:</w:t>
            </w:r>
          </w:p>
          <w:p w14:paraId="530A7508" w14:textId="179A3122" w:rsidR="005270BD" w:rsidRPr="003258DF" w:rsidRDefault="005270BD" w:rsidP="00BB142F">
            <w:pPr>
              <w:pStyle w:val="ListParagraph"/>
              <w:numPr>
                <w:ilvl w:val="0"/>
                <w:numId w:val="14"/>
              </w:numPr>
              <w:spacing w:after="0"/>
              <w:ind w:left="742" w:hanging="382"/>
              <w:rPr>
                <w:sz w:val="21"/>
                <w:szCs w:val="21"/>
              </w:rPr>
            </w:pPr>
            <w:r w:rsidRPr="003258DF">
              <w:rPr>
                <w:sz w:val="21"/>
                <w:szCs w:val="21"/>
              </w:rPr>
              <w:t>a previous major bleeding complication</w:t>
            </w:r>
            <w:r w:rsidR="00B53DB5" w:rsidRPr="003258DF">
              <w:rPr>
                <w:sz w:val="21"/>
                <w:szCs w:val="21"/>
              </w:rPr>
              <w:t xml:space="preserve"> </w:t>
            </w:r>
            <w:r w:rsidR="00B53DB5" w:rsidRPr="00C962A9">
              <w:rPr>
                <w:strike/>
                <w:color w:val="FF0000"/>
                <w:sz w:val="21"/>
                <w:szCs w:val="21"/>
              </w:rPr>
              <w:t>experienced whilst undergoing treatment with oral anticoagulation therapy</w:t>
            </w:r>
            <w:r w:rsidRPr="003258DF">
              <w:rPr>
                <w:sz w:val="21"/>
                <w:szCs w:val="21"/>
              </w:rPr>
              <w:t>, or</w:t>
            </w:r>
          </w:p>
          <w:p w14:paraId="3D7BF286" w14:textId="3947188C" w:rsidR="0026436D" w:rsidRPr="003258DF" w:rsidRDefault="007E7CE4" w:rsidP="00BB142F">
            <w:pPr>
              <w:pStyle w:val="ListParagraph"/>
              <w:numPr>
                <w:ilvl w:val="0"/>
                <w:numId w:val="14"/>
              </w:numPr>
              <w:spacing w:after="0"/>
              <w:ind w:left="742" w:hanging="382"/>
              <w:rPr>
                <w:sz w:val="21"/>
                <w:szCs w:val="21"/>
              </w:rPr>
            </w:pPr>
            <w:r w:rsidRPr="003258DF">
              <w:rPr>
                <w:sz w:val="21"/>
                <w:szCs w:val="21"/>
              </w:rPr>
              <w:t>Bleeding diathesis, or</w:t>
            </w:r>
          </w:p>
          <w:p w14:paraId="5338831B" w14:textId="78618B6C" w:rsidR="005270BD" w:rsidRPr="003258DF" w:rsidRDefault="005270BD" w:rsidP="00BB142F">
            <w:pPr>
              <w:pStyle w:val="ListParagraph"/>
              <w:numPr>
                <w:ilvl w:val="0"/>
                <w:numId w:val="15"/>
              </w:numPr>
              <w:spacing w:after="0"/>
              <w:ind w:hanging="365"/>
              <w:rPr>
                <w:sz w:val="21"/>
                <w:szCs w:val="21"/>
              </w:rPr>
            </w:pPr>
            <w:r w:rsidRPr="003258DF">
              <w:rPr>
                <w:sz w:val="21"/>
                <w:szCs w:val="21"/>
              </w:rPr>
              <w:t>a blood dyscrasia, or</w:t>
            </w:r>
          </w:p>
          <w:p w14:paraId="3A0A7C6C" w14:textId="5214AF7D" w:rsidR="005270BD" w:rsidRPr="003258DF" w:rsidRDefault="005270BD" w:rsidP="00BB142F">
            <w:pPr>
              <w:pStyle w:val="ListParagraph"/>
              <w:numPr>
                <w:ilvl w:val="0"/>
                <w:numId w:val="15"/>
              </w:numPr>
              <w:spacing w:after="0"/>
              <w:ind w:hanging="365"/>
              <w:rPr>
                <w:sz w:val="21"/>
                <w:szCs w:val="21"/>
              </w:rPr>
            </w:pPr>
            <w:r w:rsidRPr="003258DF">
              <w:rPr>
                <w:sz w:val="21"/>
                <w:szCs w:val="21"/>
              </w:rPr>
              <w:t>a vascular abnormality predisposing to potentially life-threatening haemorrhage, or</w:t>
            </w:r>
          </w:p>
          <w:p w14:paraId="3F541E5D" w14:textId="1702BB89" w:rsidR="005270BD" w:rsidRPr="00220CA6" w:rsidRDefault="005270BD" w:rsidP="00BB142F">
            <w:pPr>
              <w:pStyle w:val="ListParagraph"/>
              <w:numPr>
                <w:ilvl w:val="0"/>
                <w:numId w:val="15"/>
              </w:numPr>
              <w:spacing w:after="0"/>
              <w:ind w:hanging="365"/>
              <w:rPr>
                <w:sz w:val="21"/>
                <w:szCs w:val="21"/>
              </w:rPr>
            </w:pPr>
            <w:r w:rsidRPr="00220CA6">
              <w:rPr>
                <w:sz w:val="21"/>
                <w:szCs w:val="21"/>
              </w:rPr>
              <w:lastRenderedPageBreak/>
              <w:t>anaemia, or</w:t>
            </w:r>
          </w:p>
          <w:p w14:paraId="191DBB8A" w14:textId="515AB27C" w:rsidR="005270BD" w:rsidRPr="00220CA6" w:rsidRDefault="005270BD" w:rsidP="00BB142F">
            <w:pPr>
              <w:pStyle w:val="ListParagraph"/>
              <w:numPr>
                <w:ilvl w:val="0"/>
                <w:numId w:val="15"/>
              </w:numPr>
              <w:spacing w:after="0"/>
              <w:ind w:hanging="365"/>
              <w:rPr>
                <w:sz w:val="21"/>
                <w:szCs w:val="21"/>
              </w:rPr>
            </w:pPr>
            <w:r w:rsidRPr="00220CA6">
              <w:rPr>
                <w:sz w:val="21"/>
                <w:szCs w:val="21"/>
              </w:rPr>
              <w:t>prior gastrointestinal bleed, or</w:t>
            </w:r>
          </w:p>
          <w:p w14:paraId="24B06A3C" w14:textId="23AA859E" w:rsidR="005270BD" w:rsidRPr="00220CA6" w:rsidRDefault="005270BD" w:rsidP="00BB142F">
            <w:pPr>
              <w:pStyle w:val="ListParagraph"/>
              <w:numPr>
                <w:ilvl w:val="0"/>
                <w:numId w:val="15"/>
              </w:numPr>
              <w:spacing w:after="0"/>
              <w:ind w:hanging="365"/>
              <w:rPr>
                <w:sz w:val="21"/>
                <w:szCs w:val="21"/>
              </w:rPr>
            </w:pPr>
            <w:r w:rsidRPr="00220CA6">
              <w:rPr>
                <w:sz w:val="21"/>
                <w:szCs w:val="21"/>
              </w:rPr>
              <w:t>thrombocytopenia, or</w:t>
            </w:r>
          </w:p>
          <w:p w14:paraId="1EE8561E" w14:textId="3EDBFC77" w:rsidR="005270BD" w:rsidRPr="00220CA6" w:rsidRDefault="005270BD" w:rsidP="00BB142F">
            <w:pPr>
              <w:pStyle w:val="ListParagraph"/>
              <w:numPr>
                <w:ilvl w:val="0"/>
                <w:numId w:val="15"/>
              </w:numPr>
              <w:spacing w:after="0"/>
              <w:ind w:hanging="365"/>
              <w:rPr>
                <w:sz w:val="21"/>
                <w:szCs w:val="21"/>
              </w:rPr>
            </w:pPr>
            <w:r w:rsidRPr="00220CA6">
              <w:rPr>
                <w:sz w:val="21"/>
                <w:szCs w:val="21"/>
              </w:rPr>
              <w:t>haematological malignancy, or</w:t>
            </w:r>
          </w:p>
          <w:p w14:paraId="79F3C167" w14:textId="70241277" w:rsidR="007E7CE4" w:rsidRPr="00220CA6" w:rsidRDefault="005270BD" w:rsidP="00BB142F">
            <w:pPr>
              <w:pStyle w:val="ListParagraph"/>
              <w:numPr>
                <w:ilvl w:val="0"/>
                <w:numId w:val="15"/>
              </w:numPr>
              <w:spacing w:after="0"/>
              <w:ind w:hanging="365"/>
              <w:rPr>
                <w:sz w:val="21"/>
                <w:szCs w:val="21"/>
              </w:rPr>
            </w:pPr>
            <w:r w:rsidRPr="00220CA6">
              <w:rPr>
                <w:sz w:val="21"/>
                <w:szCs w:val="21"/>
              </w:rPr>
              <w:t>traumatic intracranial haemorrhage</w:t>
            </w:r>
            <w:r w:rsidR="00191FF8" w:rsidRPr="00220CA6">
              <w:rPr>
                <w:sz w:val="21"/>
                <w:szCs w:val="21"/>
              </w:rPr>
              <w:t>, or</w:t>
            </w:r>
          </w:p>
          <w:p w14:paraId="7CAE42BA" w14:textId="7750EB7E" w:rsidR="007E7CE4" w:rsidRPr="00220CA6" w:rsidRDefault="007E7CE4" w:rsidP="00BB142F">
            <w:pPr>
              <w:pStyle w:val="ListParagraph"/>
              <w:numPr>
                <w:ilvl w:val="0"/>
                <w:numId w:val="15"/>
              </w:numPr>
              <w:spacing w:after="0"/>
              <w:ind w:hanging="365"/>
              <w:rPr>
                <w:sz w:val="21"/>
                <w:szCs w:val="21"/>
              </w:rPr>
            </w:pPr>
            <w:r w:rsidRPr="00220CA6">
              <w:rPr>
                <w:sz w:val="21"/>
                <w:szCs w:val="21"/>
              </w:rPr>
              <w:t>hypersensitivity to registered anticoagulant(s)</w:t>
            </w:r>
          </w:p>
          <w:p w14:paraId="751FD3FD" w14:textId="77777777" w:rsidR="005270BD" w:rsidRPr="003258DF" w:rsidRDefault="005270BD" w:rsidP="00262CAA">
            <w:pPr>
              <w:spacing w:after="0"/>
              <w:rPr>
                <w:sz w:val="10"/>
                <w:szCs w:val="10"/>
              </w:rPr>
            </w:pPr>
          </w:p>
          <w:p w14:paraId="61149A41" w14:textId="77777777" w:rsidR="005270BD" w:rsidRDefault="005270BD" w:rsidP="00262CAA">
            <w:pPr>
              <w:spacing w:after="0"/>
            </w:pPr>
            <w:r w:rsidRPr="003258DF">
              <w:rPr>
                <w:sz w:val="21"/>
                <w:szCs w:val="21"/>
              </w:rPr>
              <w:t>The procedure is performed as a hospital service.</w:t>
            </w:r>
          </w:p>
        </w:tc>
      </w:tr>
    </w:tbl>
    <w:p w14:paraId="5F582836" w14:textId="58E88CDE" w:rsidR="001522AF" w:rsidRDefault="00A42BFE" w:rsidP="00220CA6">
      <w:r>
        <w:lastRenderedPageBreak/>
        <w:t>*</w:t>
      </w:r>
      <w:r w:rsidRPr="004F25EF">
        <w:rPr>
          <w:sz w:val="16"/>
          <w:szCs w:val="16"/>
        </w:rPr>
        <w:t>MBS item descriptor has not been amended to include PASC’s advice</w:t>
      </w:r>
      <w:r w:rsidR="00F44F87">
        <w:rPr>
          <w:sz w:val="16"/>
          <w:szCs w:val="16"/>
        </w:rPr>
        <w:t xml:space="preserve"> (see below)</w:t>
      </w:r>
      <w:bookmarkStart w:id="22" w:name="_GoBack"/>
      <w:bookmarkEnd w:id="22"/>
      <w:r w:rsidRPr="004F25EF">
        <w:rPr>
          <w:sz w:val="16"/>
          <w:szCs w:val="16"/>
        </w:rPr>
        <w:t>.</w:t>
      </w:r>
      <w:r>
        <w:t xml:space="preserve"> </w:t>
      </w:r>
    </w:p>
    <w:p w14:paraId="763CE96C" w14:textId="79F2CF9F" w:rsidR="00A42BFE" w:rsidRPr="00631362" w:rsidRDefault="00A42BFE" w:rsidP="00A42BFE">
      <w:pPr>
        <w:rPr>
          <w:i/>
        </w:rPr>
      </w:pPr>
      <w:r w:rsidRPr="00631362">
        <w:rPr>
          <w:i/>
        </w:rPr>
        <w:t>PASC noted that the proposed MBS item in the PICO will need to be revised to be consistent with the revised Population 2 (see Population).</w:t>
      </w:r>
      <w:r>
        <w:rPr>
          <w:i/>
        </w:rPr>
        <w:t xml:space="preserve"> </w:t>
      </w:r>
      <w:r w:rsidRPr="00631362">
        <w:rPr>
          <w:i/>
        </w:rPr>
        <w:t>PASC noted that all contraindications will need to be clearly defined.</w:t>
      </w:r>
    </w:p>
    <w:p w14:paraId="589556D8" w14:textId="77777777" w:rsidR="00631362" w:rsidRPr="00631362" w:rsidRDefault="00631362" w:rsidP="00631362">
      <w:pPr>
        <w:rPr>
          <w:i/>
        </w:rPr>
      </w:pPr>
      <w:r w:rsidRPr="00631362">
        <w:rPr>
          <w:i/>
        </w:rPr>
        <w:t xml:space="preserve">PASC noted that in the draft PICO, determining eligibility for the intervention required both a non-interventional and interventional cardiologist to assess contraindications to life-long OAT and risk of thromboembolism. However, the proposed MBS item, based on the current MBS item 38276, does not include the requirement for a non-interventional and interventional cardiologist to determine eligibility. PASC noted that in the pre-PASC response, the applicant claimed the populations were well defined and that having a non-interventional and interventional cardiologist determine eligibility is most likely redundant. However, the applicant acknowledged that should the definition of ‘relative’ contraindications for Population 2 include ix. high falls risk and x. cognitive impairment such as dementia, then both a non-interventional and interventional cardiologist would be required to determine eligibility. PASC considered an interventional and non-interventional cardiologist should be required to determine eligibility in both populations. </w:t>
      </w:r>
    </w:p>
    <w:p w14:paraId="48E32C61" w14:textId="2CFB53AD" w:rsidR="00631362" w:rsidRPr="00631362" w:rsidRDefault="00631362" w:rsidP="00631362">
      <w:pPr>
        <w:rPr>
          <w:i/>
        </w:rPr>
      </w:pPr>
      <w:r w:rsidRPr="00631362">
        <w:rPr>
          <w:i/>
        </w:rPr>
        <w:t>PASC advised that the issue of whether MBS item 38276 should be amended to include Population 2 or whether Population 2 should be a separate MBS item can be resolved during the evaluation phase.</w:t>
      </w:r>
    </w:p>
    <w:p w14:paraId="081B11D5" w14:textId="06ECAD6F" w:rsidR="00E77853" w:rsidRDefault="001522AF" w:rsidP="00781BAE">
      <w:pPr>
        <w:pStyle w:val="Heading2"/>
      </w:pPr>
      <w:r w:rsidRPr="004847E1">
        <w:t>Consultation feedback</w:t>
      </w:r>
    </w:p>
    <w:p w14:paraId="29585B80" w14:textId="77777777" w:rsidR="00631362" w:rsidRPr="00631362" w:rsidRDefault="00631362" w:rsidP="00631362">
      <w:pPr>
        <w:rPr>
          <w:i/>
        </w:rPr>
      </w:pPr>
      <w:r w:rsidRPr="00631362">
        <w:rPr>
          <w:i/>
        </w:rPr>
        <w:t>PASC noted the following feedback:</w:t>
      </w:r>
    </w:p>
    <w:p w14:paraId="5F7402A0" w14:textId="77777777" w:rsidR="00631362" w:rsidRPr="00631362" w:rsidRDefault="00631362" w:rsidP="00BB142F">
      <w:pPr>
        <w:pStyle w:val="ListParagraph"/>
        <w:numPr>
          <w:ilvl w:val="0"/>
          <w:numId w:val="24"/>
        </w:numPr>
        <w:rPr>
          <w:i/>
        </w:rPr>
      </w:pPr>
      <w:r w:rsidRPr="00631362">
        <w:rPr>
          <w:i/>
        </w:rPr>
        <w:t>A health care funding body noted the cost of the prosthesis ($11,400) relative to the cost of one of the common medications for AF (PBS list price of $21) along with risk of over-servicing.</w:t>
      </w:r>
    </w:p>
    <w:p w14:paraId="16471A48" w14:textId="1D3398A7" w:rsidR="00631362" w:rsidRPr="00631362" w:rsidRDefault="00631362" w:rsidP="00BB142F">
      <w:pPr>
        <w:pStyle w:val="ListParagraph"/>
        <w:numPr>
          <w:ilvl w:val="0"/>
          <w:numId w:val="24"/>
        </w:numPr>
        <w:rPr>
          <w:i/>
        </w:rPr>
      </w:pPr>
      <w:r w:rsidRPr="00631362">
        <w:rPr>
          <w:i/>
        </w:rPr>
        <w:t>A consumer group was supportive, noting the bleeding risk with anticoagulation and that some patients “have trouble taking or staying on medicines”.</w:t>
      </w:r>
    </w:p>
    <w:p w14:paraId="1454BFA2" w14:textId="58FA7939" w:rsidR="00E77853" w:rsidRDefault="001522AF" w:rsidP="00781BAE">
      <w:pPr>
        <w:pStyle w:val="Heading2"/>
      </w:pPr>
      <w:r w:rsidRPr="004847E1">
        <w:t>Next steps</w:t>
      </w:r>
    </w:p>
    <w:p w14:paraId="01532C66" w14:textId="77777777" w:rsidR="00631362" w:rsidRPr="00631362" w:rsidRDefault="00631362" w:rsidP="00631362">
      <w:pPr>
        <w:rPr>
          <w:i/>
        </w:rPr>
      </w:pPr>
      <w:r w:rsidRPr="00631362">
        <w:rPr>
          <w:i/>
        </w:rPr>
        <w:t xml:space="preserve">PASC advised that the two patient populations proposed by the applicant in the pre-PASC response be progressed separately. PASC advised that Population 1, expanding the ‘absolute’ contraindications to OAT in the current MBS item 38276, be presented along with a budget impact analyses to the MSAC Executive for consideration. </w:t>
      </w:r>
    </w:p>
    <w:p w14:paraId="2172E1AA" w14:textId="3F7BE401" w:rsidR="00F918AC" w:rsidRDefault="00631362" w:rsidP="00F918AC">
      <w:pPr>
        <w:rPr>
          <w:rFonts w:ascii="Arial" w:eastAsiaTheme="minorHAnsi" w:hAnsi="Arial" w:cs="Arial"/>
        </w:rPr>
      </w:pPr>
      <w:r w:rsidRPr="00631362">
        <w:rPr>
          <w:i/>
        </w:rPr>
        <w:t xml:space="preserve">PASC advised that, upon ratification of the post-PASC PICO, the application for Population 2 can proceed </w:t>
      </w:r>
      <w:r w:rsidR="00F918AC" w:rsidRPr="00F918AC">
        <w:rPr>
          <w:i/>
        </w:rPr>
        <w:t xml:space="preserve">to </w:t>
      </w:r>
      <w:r w:rsidR="00F918AC" w:rsidRPr="00631362">
        <w:rPr>
          <w:i/>
        </w:rPr>
        <w:t>Evaluation Sub-Committee</w:t>
      </w:r>
      <w:r w:rsidR="00F918AC" w:rsidRPr="00F918AC">
        <w:rPr>
          <w:i/>
        </w:rPr>
        <w:t xml:space="preserve"> </w:t>
      </w:r>
      <w:r w:rsidR="00F918AC">
        <w:rPr>
          <w:i/>
        </w:rPr>
        <w:t>(</w:t>
      </w:r>
      <w:r w:rsidR="00F918AC" w:rsidRPr="00F918AC">
        <w:rPr>
          <w:i/>
        </w:rPr>
        <w:t>ESC</w:t>
      </w:r>
      <w:r w:rsidR="00F918AC">
        <w:rPr>
          <w:i/>
        </w:rPr>
        <w:t>)</w:t>
      </w:r>
      <w:r w:rsidR="00F918AC" w:rsidRPr="00F918AC">
        <w:rPr>
          <w:i/>
        </w:rPr>
        <w:t>.</w:t>
      </w:r>
      <w:r w:rsidR="00F918AC">
        <w:rPr>
          <w:rFonts w:ascii="Arial" w:hAnsi="Arial" w:cs="Arial"/>
        </w:rPr>
        <w:t xml:space="preserve"> </w:t>
      </w:r>
    </w:p>
    <w:p w14:paraId="0BF2AA75" w14:textId="1405ADBA" w:rsidR="003A3EAA" w:rsidRPr="00631362" w:rsidRDefault="00631362" w:rsidP="00631362">
      <w:pPr>
        <w:rPr>
          <w:rFonts w:cs="Calibri"/>
          <w:i/>
        </w:rPr>
      </w:pPr>
      <w:r w:rsidRPr="00631362">
        <w:rPr>
          <w:i/>
        </w:rPr>
        <w:lastRenderedPageBreak/>
        <w:t>PASC noted the applicant elected to progress its application as an ADAR (applicant-developed assessment report)</w:t>
      </w:r>
      <w:r w:rsidR="008C3AD8">
        <w:rPr>
          <w:i/>
        </w:rPr>
        <w:t xml:space="preserve"> and therefore a contracted commentary of the ADAR will be presented to the ESC</w:t>
      </w:r>
      <w:r w:rsidRPr="00631362">
        <w:rPr>
          <w:i/>
        </w:rPr>
        <w:t>.</w:t>
      </w:r>
    </w:p>
    <w:p w14:paraId="28930F77" w14:textId="77777777" w:rsidR="00E77853" w:rsidRDefault="00E77853">
      <w:pPr>
        <w:rPr>
          <w:rFonts w:asciiTheme="majorHAnsi" w:eastAsiaTheme="majorEastAsia" w:hAnsiTheme="majorHAnsi" w:cstheme="majorBidi"/>
          <w:b/>
          <w:bCs/>
          <w:color w:val="00B0F0"/>
          <w:sz w:val="32"/>
          <w:szCs w:val="32"/>
        </w:rPr>
      </w:pPr>
      <w:r>
        <w:rPr>
          <w:color w:val="00B0F0"/>
          <w:sz w:val="32"/>
          <w:szCs w:val="32"/>
        </w:rPr>
        <w:br w:type="page"/>
      </w:r>
    </w:p>
    <w:p w14:paraId="61A37CAC" w14:textId="2AE4ED43" w:rsidR="00915613" w:rsidRPr="004847E1" w:rsidRDefault="001522AF" w:rsidP="00220CA6">
      <w:pPr>
        <w:pStyle w:val="Heading2"/>
        <w:rPr>
          <w:sz w:val="12"/>
          <w:szCs w:val="12"/>
        </w:rPr>
      </w:pPr>
      <w:r w:rsidRPr="004847E1">
        <w:lastRenderedPageBreak/>
        <w:t>References</w:t>
      </w:r>
      <w:r w:rsidR="00570E2F" w:rsidRPr="004847E1">
        <w:br/>
      </w:r>
    </w:p>
    <w:p w14:paraId="5448A5E0" w14:textId="77777777" w:rsidR="00915613" w:rsidRPr="00915613" w:rsidRDefault="00915613" w:rsidP="00915613">
      <w:r w:rsidRPr="00915613">
        <w:t>Ang SY, Peterson GM, Friesen WT, and Vial JH. (1998) Review of antithrombotic drug usage in atrial fibrillation. J Clin Pharm Ther 23(2):97—106.</w:t>
      </w:r>
    </w:p>
    <w:p w14:paraId="021060B7" w14:textId="77777777" w:rsidR="00915613" w:rsidRPr="00915613" w:rsidRDefault="00915613" w:rsidP="00915613">
      <w:r w:rsidRPr="00915613">
        <w:t>Australian Bureau of Statistics [ABS]. Causes of Death 2018, ABS cat. no. 3303.0, September. 2019 https://www.abs.gov.au/AUSSTATS/abs@.nsf/Lookup/3303.0Main+Features12018?OpenDocument (accessed 23 October 2019)</w:t>
      </w:r>
    </w:p>
    <w:p w14:paraId="495AF3E4" w14:textId="77777777" w:rsidR="00915613" w:rsidRPr="00915613" w:rsidRDefault="00915613" w:rsidP="00915613">
      <w:r w:rsidRPr="00915613">
        <w:t xml:space="preserve">Australian Institute of Health and Welfare 2019. Cardiovascular disease. Cat. no. CVD 83. Canberra: AIHW. Viewed 17 October 2019, </w:t>
      </w:r>
      <w:hyperlink r:id="rId14" w:history="1">
        <w:r w:rsidRPr="00915613">
          <w:rPr>
            <w:rStyle w:val="Hyperlink"/>
          </w:rPr>
          <w:t>https://www.aihw.gov.au/reports/heart-stroke-vascular-diseases/cardiovascular-health-compendium</w:t>
        </w:r>
      </w:hyperlink>
      <w:r w:rsidRPr="00915613">
        <w:t xml:space="preserve"> (Accessed 23 October 2019).</w:t>
      </w:r>
    </w:p>
    <w:p w14:paraId="06CB8497" w14:textId="77777777" w:rsidR="00915613" w:rsidRPr="00915613" w:rsidRDefault="00915613" w:rsidP="00915613">
      <w:r w:rsidRPr="00915613">
        <w:t>De Caterina R, Husted S, Wallentin L, Agnelli G, Bachmann F, Baigent C, et al. Anticoagulants in heart disease: current status and perspectives. Eur Heart J 2007;28(7):880–913.</w:t>
      </w:r>
    </w:p>
    <w:p w14:paraId="46DF5F79" w14:textId="77777777" w:rsidR="00915613" w:rsidRPr="00915613" w:rsidRDefault="00915613" w:rsidP="00915613">
      <w:r w:rsidRPr="00915613">
        <w:t xml:space="preserve">Department of Health and Ageing (DoHA): review of anticoagulation therapies in atrial fibrillation Canberra: Commonwealth of Australia 2012. Available at </w:t>
      </w:r>
      <w:hyperlink r:id="rId15" w:history="1">
        <w:r w:rsidRPr="00915613">
          <w:rPr>
            <w:rStyle w:val="Hyperlink"/>
          </w:rPr>
          <w:t>http://www.pbs.gov.au/reviews/atrial-fibrillation-files/report-anticoagulation.pdf</w:t>
        </w:r>
      </w:hyperlink>
    </w:p>
    <w:p w14:paraId="5A3982A2" w14:textId="77777777" w:rsidR="00915613" w:rsidRPr="00915613" w:rsidRDefault="00915613" w:rsidP="00915613">
      <w:r w:rsidRPr="00915613">
        <w:t>Go AS, Hylek EM, Phillips KA, Chang Y, Henault LE, Selby JY, and Singer DE. (2001) Prevalence of diagnosed atrial fibrillation in adults: national implications for rhythm management and stroke prevention: The AnTicoagulation and Risk Factors in Atrial Fibrillation (ATRIA) Study. JAMA 285(18):2370-5.</w:t>
      </w:r>
    </w:p>
    <w:p w14:paraId="1E54FB50" w14:textId="77777777" w:rsidR="00915613" w:rsidRPr="00915613" w:rsidRDefault="00915613" w:rsidP="00915613">
      <w:r w:rsidRPr="00915613">
        <w:t>Lip G. (2003). Cardiac Arrhythmias: a Clinical Approach. Edinburgh: Mosby: 3—24 [Book]</w:t>
      </w:r>
    </w:p>
    <w:p w14:paraId="3D39F5F1" w14:textId="77777777" w:rsidR="00915613" w:rsidRPr="00915613" w:rsidRDefault="00915613" w:rsidP="00915613">
      <w:r w:rsidRPr="00915613">
        <w:t>Miyasaka Y, Barnes ME, Gersh BJ, ChaSS, Bailey KR, Abhayaratna WP, Seward JB, and Tsang TS. (2006) Secular trends in incidence of atrial fibrillation in Olmsted County, Minnesota, 1980 to 2000, and implications on the projections for future prevalence. Circulation 114(2):119-25.</w:t>
      </w:r>
    </w:p>
    <w:p w14:paraId="739CFC22" w14:textId="77777777" w:rsidR="00915613" w:rsidRPr="00915613" w:rsidRDefault="00915613" w:rsidP="00915613">
      <w:r w:rsidRPr="00915613">
        <w:t>MSAC Application 1071. The use of INR point of care testing in general practice. May 2005. Commonwealth of Australia</w:t>
      </w:r>
    </w:p>
    <w:p w14:paraId="68819F88" w14:textId="77777777" w:rsidR="00915613" w:rsidRPr="00915613" w:rsidRDefault="00915613" w:rsidP="00915613">
      <w:r w:rsidRPr="00915613">
        <w:t>MSAC stakeholder meeting minutes: transcatheter occlusion of the left atrial appendage (LAA) June 2015.</w:t>
      </w:r>
    </w:p>
    <w:p w14:paraId="4FD215EC" w14:textId="6161986C" w:rsidR="00915613" w:rsidRPr="00915613" w:rsidRDefault="00915613" w:rsidP="00915613">
      <w:r w:rsidRPr="00915613">
        <w:t>National Heart Founda</w:t>
      </w:r>
      <w:r w:rsidR="003258DF">
        <w:t xml:space="preserve">tion (NHF) of Australia and </w:t>
      </w:r>
      <w:r w:rsidRPr="00915613">
        <w:t>Cardiac Society of Australia and New Zealand: Austral</w:t>
      </w:r>
      <w:r w:rsidR="003258DF">
        <w:t xml:space="preserve">ian clinical guidelines for </w:t>
      </w:r>
      <w:r w:rsidRPr="00915613">
        <w:t xml:space="preserve">diagnosis and management of atrial fibrillation. 2018. Heart, Lung and Circulation 27, 1209–1266. </w:t>
      </w:r>
      <w:hyperlink r:id="rId16" w:history="1">
        <w:r w:rsidRPr="00915613">
          <w:rPr>
            <w:rStyle w:val="Hyperlink"/>
          </w:rPr>
          <w:t>https://doi.org/10.1016/j.hlc.2018.06.1043</w:t>
        </w:r>
      </w:hyperlink>
    </w:p>
    <w:p w14:paraId="155564CB" w14:textId="77777777" w:rsidR="00915613" w:rsidRPr="00915613" w:rsidRDefault="00915613" w:rsidP="00915613">
      <w:r w:rsidRPr="00915613">
        <w:t xml:space="preserve">Public Summary Document [PSD] Application 1347 – Transcatheter occlusion of the left atrial appendage for patients with non-valvular atrial fibrillation, November 2014. </w:t>
      </w:r>
    </w:p>
    <w:p w14:paraId="08086AE9" w14:textId="77777777" w:rsidR="00915613" w:rsidRPr="00915613" w:rsidRDefault="00915613" w:rsidP="00915613">
      <w:r w:rsidRPr="00915613">
        <w:t xml:space="preserve">Public Summary Document [PSD] Application 1347.1 – Transcatheter occlusion of the left atrial appendage for patients with non-valvular atrial fibrillation, July 2016. </w:t>
      </w:r>
    </w:p>
    <w:p w14:paraId="45FA11BC" w14:textId="77777777" w:rsidR="00915613" w:rsidRPr="00915613" w:rsidRDefault="00915613" w:rsidP="00915613">
      <w:r w:rsidRPr="00915613">
        <w:t>Price Waterhouse Coopers. (2010). The economic costs of atrial fibrillation in Australia: National Stroke Foundation 2010: https://www.hps.com.au/wp-content/uploads/2016/10/Economic-costs-of-atrial-fibrillation-in-Australia.pdf (accessed 23 October 2019)</w:t>
      </w:r>
    </w:p>
    <w:p w14:paraId="25872FC4" w14:textId="77777777" w:rsidR="00915613" w:rsidRPr="00915613" w:rsidRDefault="00915613" w:rsidP="00915613">
      <w:r w:rsidRPr="00915613">
        <w:lastRenderedPageBreak/>
        <w:t xml:space="preserve">Reddy VY, Doshi SK, Kar S, Gibson DN, Gibson DN, Price M, Huber K, Horton RP, Buchbinder M, Neuzil P, Gordon NT, Holmes DR on behalf of the PREVAIL and PROTECT AF investigators. 2017. 5-year outcomes after left atrial appendage closure </w:t>
      </w:r>
      <w:r w:rsidRPr="00915613">
        <w:softHyphen/>
        <w:t xml:space="preserve"> from the PREVAIL and PROTECT AF trials. Journal of the American College of Cardiology 70(24):2964–2975</w:t>
      </w:r>
    </w:p>
    <w:p w14:paraId="4E403D35" w14:textId="77777777" w:rsidR="00915613" w:rsidRPr="00915613" w:rsidRDefault="00915613" w:rsidP="00915613">
      <w:r w:rsidRPr="00915613">
        <w:t xml:space="preserve">Savelieva I, Paquette M, Dorian P, Luderitz B, and Camm AJ. (2001) Quality of life in patients with silent atrial fibrillation. Heart 85(2):216-7. </w:t>
      </w:r>
      <w:r w:rsidRPr="00915613">
        <w:fldChar w:fldCharType="begin"/>
      </w:r>
      <w:r w:rsidRPr="00915613">
        <w:instrText xml:space="preserve"> ADDIN EN.CITE &lt;EndNote&gt;&lt;Cite&gt;&lt;Author&gt;Savelieva&lt;/Author&gt;&lt;Year&gt;2001&lt;/Year&gt;&lt;RecNum&gt;2&lt;/RecNum&gt;&lt;DisplayText&gt;[1]&lt;/DisplayText&gt;&lt;record&gt;&lt;rec-number&gt;2&lt;/rec-number&gt;&lt;foreign-keys&gt;&lt;key app="EN" db-id="s9rzesrdqrvavje9xdnxxftdfs2ftz9dtzws" timestamp="1583827118"&gt;2&lt;/key&gt;&lt;/foreign-keys&gt;&lt;ref-type name="Journal Article"&gt;17&lt;/ref-type&gt;&lt;contributors&gt;&lt;authors&gt;&lt;author&gt;Savelieva, I.&lt;/author&gt;&lt;author&gt;Paquette, M.&lt;/author&gt;&lt;author&gt;Dorian, P.&lt;/author&gt;&lt;author&gt;Luderitz, B.&lt;/author&gt;&lt;author&gt;Camm, A. J.&lt;/author&gt;&lt;/authors&gt;&lt;/contributors&gt;&lt;titles&gt;&lt;title&gt;Quality of life in patients with silent atrial fibrillation&lt;/title&gt;&lt;secondary-title&gt;Heart&lt;/secondary-title&gt;&lt;/titles&gt;&lt;periodical&gt;&lt;full-title&gt;Heart&lt;/full-title&gt;&lt;/periodical&gt;&lt;pages&gt;216-7&lt;/pages&gt;&lt;volume&gt;85&lt;/volume&gt;&lt;number&gt;2&lt;/number&gt;&lt;edition&gt;2001/01/13&lt;/edition&gt;&lt;keywords&gt;&lt;keyword&gt;Adult&lt;/keyword&gt;&lt;keyword&gt;Aged&lt;/keyword&gt;&lt;keyword&gt;Atrial Fibrillation/*psychology&lt;/keyword&gt;&lt;keyword&gt;Female&lt;/keyword&gt;&lt;keyword&gt;Health Status Indicators&lt;/keyword&gt;&lt;keyword&gt;Humans&lt;/keyword&gt;&lt;keyword&gt;Male&lt;/keyword&gt;&lt;keyword&gt;Middle Aged&lt;/keyword&gt;&lt;keyword&gt;*Quality of Life&lt;/keyword&gt;&lt;keyword&gt;Severity of Illness Index&lt;/keyword&gt;&lt;/keywords&gt;&lt;dates&gt;&lt;year&gt;2001&lt;/year&gt;&lt;pub-dates&gt;&lt;date&gt;Feb&lt;/date&gt;&lt;/pub-dates&gt;&lt;/dates&gt;&lt;isbn&gt;1468-201X (Electronic)&amp;#xD;1355-6037 (Linking)&lt;/isbn&gt;&lt;accession-num&gt;11156677&lt;/accession-num&gt;&lt;urls&gt;&lt;related-urls&gt;&lt;url&gt;https://www.ncbi.nlm.nih.gov/pubmed/11156677&lt;/url&gt;&lt;/related-urls&gt;&lt;/urls&gt;&lt;custom2&gt;PMC1729617&lt;/custom2&gt;&lt;electronic-resource-num&gt;10.1136/heart.85.2.216&lt;/electronic-resource-num&gt;&lt;/record&gt;&lt;/Cite&gt;&lt;/EndNote&gt;</w:instrText>
      </w:r>
      <w:r w:rsidRPr="00915613">
        <w:fldChar w:fldCharType="separate"/>
      </w:r>
      <w:r w:rsidRPr="00915613">
        <w:t>[1]</w:t>
      </w:r>
      <w:r w:rsidRPr="00915613">
        <w:fldChar w:fldCharType="end"/>
      </w:r>
    </w:p>
    <w:p w14:paraId="67337A28" w14:textId="77777777" w:rsidR="00915613" w:rsidRPr="00915613" w:rsidRDefault="00915613" w:rsidP="00915613">
      <w:pPr>
        <w:rPr>
          <w:lang w:val="de-CH"/>
        </w:rPr>
      </w:pPr>
      <w:r w:rsidRPr="00915613">
        <w:t xml:space="preserve">Smith NL, Psaty BM, Furberg CD, White R, Lima JA, Newman AB, Manolio TA. Temporal trends in the use of anticoagulants among older adults with atrial fibrillation. </w:t>
      </w:r>
      <w:r w:rsidRPr="00915613">
        <w:rPr>
          <w:lang w:val="de-CH"/>
        </w:rPr>
        <w:t>Arch Intern Med. 1999 Jul 26;159(14):1574-8.</w:t>
      </w:r>
    </w:p>
    <w:p w14:paraId="3CE247AB" w14:textId="77777777" w:rsidR="00915613" w:rsidRPr="00915613" w:rsidRDefault="00915613" w:rsidP="00915613">
      <w:r w:rsidRPr="00915613">
        <w:rPr>
          <w:lang w:val="de-CH"/>
        </w:rPr>
        <w:t xml:space="preserve">Steinberg B, Greiner M, Hammill G, Curtis LH, Benjamin EJ, Heckbert SR, Piccini JP. 2015. </w:t>
      </w:r>
      <w:r w:rsidRPr="00915613">
        <w:t>Contraindications to Anticoagulation Therapy and Eligibility for Novel Anticoagulants in Older Patients With Atrial Fibrillation. Cardiovasc Ther. 2015 August ; 33(4): 177–183. doi:10.1111/1755-5922.12129.</w:t>
      </w:r>
    </w:p>
    <w:p w14:paraId="4FE43D9E" w14:textId="77777777" w:rsidR="00915613" w:rsidRPr="00915613" w:rsidRDefault="00915613" w:rsidP="00915613">
      <w:r w:rsidRPr="00915613">
        <w:t>Sturm JW, Davis SM, O’Sullivan JG, Vedadhaghi ME, Donnan GA. 2002. The Avoid Stroke as Soon as Possible (ASAP) general practice stroke audit. MJA 2002; 176: 312–316.</w:t>
      </w:r>
    </w:p>
    <w:p w14:paraId="50664928" w14:textId="1A6113C6" w:rsidR="008C3E5E" w:rsidRPr="00DE3D6C" w:rsidRDefault="008C3E5E" w:rsidP="00915613"/>
    <w:sectPr w:rsidR="008C3E5E" w:rsidRPr="00DE3D6C" w:rsidSect="00570E2F">
      <w:headerReference w:type="even" r:id="rId17"/>
      <w:footerReference w:type="default" r:id="rId18"/>
      <w:pgSz w:w="11906" w:h="16838"/>
      <w:pgMar w:top="851" w:right="1440" w:bottom="1191"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BB24C7" w16cid:durableId="2267F056"/>
  <w16cid:commentId w16cid:paraId="49D4B125" w16cid:durableId="2267B971"/>
  <w16cid:commentId w16cid:paraId="5A4DCF18" w16cid:durableId="2267BA6A"/>
  <w16cid:commentId w16cid:paraId="6F87F417" w16cid:durableId="2267DFDF"/>
  <w16cid:commentId w16cid:paraId="6844F228" w16cid:durableId="2267E02A"/>
  <w16cid:commentId w16cid:paraId="6059D3CB" w16cid:durableId="226FD7FB"/>
  <w16cid:commentId w16cid:paraId="2D1BD30E" w16cid:durableId="2267E544"/>
  <w16cid:commentId w16cid:paraId="5C518A95" w16cid:durableId="2267E071"/>
  <w16cid:commentId w16cid:paraId="2B5749EB" w16cid:durableId="2267E748"/>
  <w16cid:commentId w16cid:paraId="2D1F9C17" w16cid:durableId="2267E786"/>
  <w16cid:commentId w16cid:paraId="132E9F25" w16cid:durableId="226FD881"/>
  <w16cid:commentId w16cid:paraId="411E14F7" w16cid:durableId="2267E0B8"/>
  <w16cid:commentId w16cid:paraId="7A81ED77" w16cid:durableId="2267E0D3"/>
  <w16cid:commentId w16cid:paraId="58F55DAD" w16cid:durableId="2267E0F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0B9220" w14:textId="77777777" w:rsidR="00C962A9" w:rsidRDefault="00C962A9" w:rsidP="003D699E">
      <w:pPr>
        <w:spacing w:after="0" w:line="240" w:lineRule="auto"/>
      </w:pPr>
      <w:r>
        <w:separator/>
      </w:r>
    </w:p>
  </w:endnote>
  <w:endnote w:type="continuationSeparator" w:id="0">
    <w:p w14:paraId="633BCD0A" w14:textId="77777777" w:rsidR="00C962A9" w:rsidRDefault="00C962A9"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2F14E88A" w14:textId="2534C944" w:rsidR="00C962A9" w:rsidRDefault="00C962A9"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F44F87" w:rsidRPr="00F44F87">
          <w:rPr>
            <w:b/>
            <w:bCs/>
            <w:noProof/>
            <w:sz w:val="18"/>
            <w:szCs w:val="18"/>
          </w:rPr>
          <w:t>2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Ratified PICO – JUNE 2020</w:t>
        </w:r>
      </w:p>
      <w:p w14:paraId="5029C269" w14:textId="77777777" w:rsidR="00C962A9" w:rsidRPr="00CF2DFA" w:rsidRDefault="00C962A9"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 xml:space="preserve">Application 1615: </w:t>
        </w:r>
        <w:r w:rsidRPr="005342CA">
          <w:rPr>
            <w:color w:val="808080" w:themeColor="background1" w:themeShade="80"/>
            <w:spacing w:val="60"/>
            <w:sz w:val="18"/>
            <w:szCs w:val="18"/>
          </w:rPr>
          <w:t>Transcatheter occlusion of the left atrial appendage for patients with non-valvular atrial fibrillation</w:t>
        </w:r>
      </w:p>
    </w:sdtContent>
  </w:sdt>
  <w:p w14:paraId="6D140C89" w14:textId="77777777" w:rsidR="00C962A9" w:rsidRDefault="00C962A9" w:rsidP="003D699E">
    <w:pPr>
      <w:pStyle w:val="Footer"/>
    </w:pPr>
  </w:p>
  <w:p w14:paraId="3531CE2B" w14:textId="77777777" w:rsidR="00C962A9" w:rsidRDefault="00C962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43223B" w14:textId="77777777" w:rsidR="00C962A9" w:rsidRDefault="00C962A9" w:rsidP="003D699E">
      <w:pPr>
        <w:spacing w:after="0" w:line="240" w:lineRule="auto"/>
      </w:pPr>
      <w:r>
        <w:separator/>
      </w:r>
    </w:p>
  </w:footnote>
  <w:footnote w:type="continuationSeparator" w:id="0">
    <w:p w14:paraId="3411597C" w14:textId="77777777" w:rsidR="00C962A9" w:rsidRDefault="00C962A9" w:rsidP="003D699E">
      <w:pPr>
        <w:spacing w:after="0" w:line="240" w:lineRule="auto"/>
      </w:pPr>
      <w:r>
        <w:continuationSeparator/>
      </w:r>
    </w:p>
  </w:footnote>
  <w:footnote w:id="1">
    <w:p w14:paraId="5DC9DABF" w14:textId="77777777" w:rsidR="00C962A9" w:rsidRPr="00D66ED0" w:rsidRDefault="00C962A9" w:rsidP="00ED4947">
      <w:pPr>
        <w:pStyle w:val="FootnoteText"/>
        <w:rPr>
          <w:lang w:val="en-US"/>
        </w:rPr>
      </w:pPr>
      <w:r>
        <w:rPr>
          <w:rStyle w:val="FootnoteReference"/>
        </w:rPr>
        <w:footnoteRef/>
      </w:r>
      <w:r>
        <w:t xml:space="preserve"> </w:t>
      </w:r>
      <w:hyperlink r:id="rId1" w:history="1">
        <w:r w:rsidRPr="00D166F3">
          <w:rPr>
            <w:rStyle w:val="Hyperlink"/>
          </w:rPr>
          <w:t>http://www.bucksformulary.nhs.uk/docs/ContraindicationsOralAnticoag%26Anti-plateletsAFPrimaryCare.pdf</w:t>
        </w:r>
      </w:hyperlink>
      <w:r>
        <w:t xml:space="preserve"> (accessed 28 October 2019)</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13AD57" w14:textId="560F056C" w:rsidR="00C962A9" w:rsidRDefault="00C962A9">
    <w:pPr>
      <w:pStyle w:val="Header"/>
    </w:pPr>
    <w:r>
      <w:rPr>
        <w:noProof/>
        <w:lang w:eastAsia="en-AU"/>
      </w:rPr>
      <mc:AlternateContent>
        <mc:Choice Requires="wps">
          <w:drawing>
            <wp:anchor distT="0" distB="0" distL="114300" distR="114300" simplePos="0" relativeHeight="251657728" behindDoc="1" locked="0" layoutInCell="0" allowOverlap="1" wp14:anchorId="2CBD0C76" wp14:editId="592E08A8">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66A2213" w14:textId="77777777" w:rsidR="00C962A9" w:rsidRDefault="00C962A9" w:rsidP="00603D41">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CBD0C76" id="_x0000_t202" coordsize="21600,21600" o:spt="202" path="m,l,21600r21600,l21600,xe">
              <v:stroke joinstyle="miter"/>
              <v:path gradientshapeok="t" o:connecttype="rect"/>
            </v:shapetype>
            <v:shape id="WordArt 6" o:spid="_x0000_s1115"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666A2213" w14:textId="77777777" w:rsidR="00C962A9" w:rsidRDefault="00C962A9" w:rsidP="00603D41">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578FD"/>
    <w:multiLevelType w:val="hybridMultilevel"/>
    <w:tmpl w:val="0AB28AAC"/>
    <w:lvl w:ilvl="0" w:tplc="0C09001B">
      <w:start w:val="1"/>
      <w:numFmt w:val="low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0E211D9"/>
    <w:multiLevelType w:val="hybridMultilevel"/>
    <w:tmpl w:val="AA16B76A"/>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5ED01FF"/>
    <w:multiLevelType w:val="hybridMultilevel"/>
    <w:tmpl w:val="DF4E6CA8"/>
    <w:lvl w:ilvl="0" w:tplc="0C090017">
      <w:start w:val="1"/>
      <w:numFmt w:val="lowerLetter"/>
      <w:lvlText w:val="%1)"/>
      <w:lvlJc w:val="left"/>
      <w:pPr>
        <w:ind w:left="360" w:hanging="360"/>
      </w:pPr>
      <w:rPr>
        <w:rFonts w:hint="default"/>
      </w:rPr>
    </w:lvl>
    <w:lvl w:ilvl="1" w:tplc="0C09001B">
      <w:start w:val="1"/>
      <w:numFmt w:val="lowerRoman"/>
      <w:lvlText w:val="%2."/>
      <w:lvlJc w:val="righ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06232503"/>
    <w:multiLevelType w:val="hybridMultilevel"/>
    <w:tmpl w:val="C276D6D4"/>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 w15:restartNumberingAfterBreak="0">
    <w:nsid w:val="079C1D0C"/>
    <w:multiLevelType w:val="hybridMultilevel"/>
    <w:tmpl w:val="27A8E110"/>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09301843"/>
    <w:multiLevelType w:val="hybridMultilevel"/>
    <w:tmpl w:val="D21E6F26"/>
    <w:lvl w:ilvl="0" w:tplc="0E088956">
      <w:start w:val="3"/>
      <w:numFmt w:val="lowerRoman"/>
      <w:lvlText w:val="%1)"/>
      <w:lvlJc w:val="left"/>
      <w:pPr>
        <w:ind w:left="72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A760C53"/>
    <w:multiLevelType w:val="hybridMultilevel"/>
    <w:tmpl w:val="EDC6552C"/>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0DD5670C"/>
    <w:multiLevelType w:val="hybridMultilevel"/>
    <w:tmpl w:val="2A8C94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3776C4F"/>
    <w:multiLevelType w:val="hybridMultilevel"/>
    <w:tmpl w:val="A7BC4F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3E019A5"/>
    <w:multiLevelType w:val="hybridMultilevel"/>
    <w:tmpl w:val="1A4AF84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7F133E3"/>
    <w:multiLevelType w:val="hybridMultilevel"/>
    <w:tmpl w:val="97C6364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FC626A1"/>
    <w:multiLevelType w:val="hybridMultilevel"/>
    <w:tmpl w:val="5A18DC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1FC879CA"/>
    <w:multiLevelType w:val="hybridMultilevel"/>
    <w:tmpl w:val="A5AA1E86"/>
    <w:lvl w:ilvl="0" w:tplc="0002B71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6F123AC"/>
    <w:multiLevelType w:val="hybridMultilevel"/>
    <w:tmpl w:val="794842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7065A95"/>
    <w:multiLevelType w:val="hybridMultilevel"/>
    <w:tmpl w:val="B13E20B6"/>
    <w:lvl w:ilvl="0" w:tplc="B6487100">
      <w:numFmt w:val="bullet"/>
      <w:lvlText w:val="-"/>
      <w:lvlJc w:val="left"/>
      <w:pPr>
        <w:ind w:left="360" w:hanging="360"/>
      </w:pPr>
      <w:rPr>
        <w:rFonts w:ascii="Calibri" w:eastAsia="Calibr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2DDB6A2E"/>
    <w:multiLevelType w:val="hybridMultilevel"/>
    <w:tmpl w:val="51F20060"/>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23E3C9B"/>
    <w:multiLevelType w:val="hybridMultilevel"/>
    <w:tmpl w:val="70E6CAF8"/>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36341C88"/>
    <w:multiLevelType w:val="hybridMultilevel"/>
    <w:tmpl w:val="811215C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735287B"/>
    <w:multiLevelType w:val="hybridMultilevel"/>
    <w:tmpl w:val="5D10A35C"/>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76F5261"/>
    <w:multiLevelType w:val="hybridMultilevel"/>
    <w:tmpl w:val="58CE62AA"/>
    <w:lvl w:ilvl="0" w:tplc="0C09001B">
      <w:start w:val="1"/>
      <w:numFmt w:val="low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3A3C5678"/>
    <w:multiLevelType w:val="hybridMultilevel"/>
    <w:tmpl w:val="39724D94"/>
    <w:lvl w:ilvl="0" w:tplc="93B89D48">
      <w:start w:val="1"/>
      <w:numFmt w:val="lowerRoman"/>
      <w:lvlText w:val="%1)"/>
      <w:lvlJc w:val="left"/>
      <w:pPr>
        <w:ind w:left="720" w:hanging="72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3CB64E6A"/>
    <w:multiLevelType w:val="hybridMultilevel"/>
    <w:tmpl w:val="075CB3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2685D7F"/>
    <w:multiLevelType w:val="hybridMultilevel"/>
    <w:tmpl w:val="5B347500"/>
    <w:lvl w:ilvl="0" w:tplc="B6487100">
      <w:numFmt w:val="bullet"/>
      <w:lvlText w:val="-"/>
      <w:lvlJc w:val="left"/>
      <w:pPr>
        <w:ind w:left="360" w:hanging="360"/>
      </w:pPr>
      <w:rPr>
        <w:rFonts w:ascii="Calibri" w:eastAsia="Calibr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4A0A1B76"/>
    <w:multiLevelType w:val="hybridMultilevel"/>
    <w:tmpl w:val="9CC25BAA"/>
    <w:lvl w:ilvl="0" w:tplc="0C090017">
      <w:start w:val="1"/>
      <w:numFmt w:val="lowerLetter"/>
      <w:lvlText w:val="%1)"/>
      <w:lvlJc w:val="left"/>
      <w:pPr>
        <w:ind w:left="360" w:hanging="360"/>
      </w:pPr>
    </w:lvl>
    <w:lvl w:ilvl="1" w:tplc="0C09001B">
      <w:start w:val="1"/>
      <w:numFmt w:val="lowerRoman"/>
      <w:lvlText w:val="%2."/>
      <w:lvlJc w:val="righ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4A9B573B"/>
    <w:multiLevelType w:val="hybridMultilevel"/>
    <w:tmpl w:val="A1408CD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BDC6F0A"/>
    <w:multiLevelType w:val="hybridMultilevel"/>
    <w:tmpl w:val="EFAA0234"/>
    <w:lvl w:ilvl="0" w:tplc="57D2930E">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CC55845"/>
    <w:multiLevelType w:val="hybridMultilevel"/>
    <w:tmpl w:val="1BBA22B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52735B41"/>
    <w:multiLevelType w:val="hybridMultilevel"/>
    <w:tmpl w:val="0E5E8748"/>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54C26E9D"/>
    <w:multiLevelType w:val="hybridMultilevel"/>
    <w:tmpl w:val="58CE62AA"/>
    <w:lvl w:ilvl="0" w:tplc="0C09001B">
      <w:start w:val="1"/>
      <w:numFmt w:val="low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9" w15:restartNumberingAfterBreak="0">
    <w:nsid w:val="56F77AAE"/>
    <w:multiLevelType w:val="multilevel"/>
    <w:tmpl w:val="6638C9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58587FA6"/>
    <w:multiLevelType w:val="hybridMultilevel"/>
    <w:tmpl w:val="01FA3A90"/>
    <w:lvl w:ilvl="0" w:tplc="28F6DC36">
      <w:start w:val="1"/>
      <w:numFmt w:val="lowerRoman"/>
      <w:lvlText w:val="%1."/>
      <w:lvlJc w:val="right"/>
      <w:pPr>
        <w:ind w:left="720" w:hanging="360"/>
      </w:pPr>
      <w:rPr>
        <w:sz w:val="22"/>
        <w:szCs w:val="22"/>
      </w:rPr>
    </w:lvl>
    <w:lvl w:ilvl="1" w:tplc="7B7CA91A">
      <w:start w:val="1"/>
      <w:numFmt w:val="lowerLetter"/>
      <w:lvlText w:val="%2."/>
      <w:lvlJc w:val="left"/>
      <w:pPr>
        <w:ind w:left="1080" w:firstLine="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A262306"/>
    <w:multiLevelType w:val="hybridMultilevel"/>
    <w:tmpl w:val="C4C8A76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5D7E6422"/>
    <w:multiLevelType w:val="hybridMultilevel"/>
    <w:tmpl w:val="811215C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EC1660B"/>
    <w:multiLevelType w:val="hybridMultilevel"/>
    <w:tmpl w:val="0AB28AAC"/>
    <w:lvl w:ilvl="0" w:tplc="0C09001B">
      <w:start w:val="1"/>
      <w:numFmt w:val="low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4" w15:restartNumberingAfterBreak="0">
    <w:nsid w:val="60D75A23"/>
    <w:multiLevelType w:val="hybridMultilevel"/>
    <w:tmpl w:val="51F20060"/>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33E7FB9"/>
    <w:multiLevelType w:val="hybridMultilevel"/>
    <w:tmpl w:val="622EEEBA"/>
    <w:lvl w:ilvl="0" w:tplc="0C09001B">
      <w:start w:val="1"/>
      <w:numFmt w:val="lowerRoman"/>
      <w:lvlText w:val="%1."/>
      <w:lvlJc w:val="righ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15:restartNumberingAfterBreak="0">
    <w:nsid w:val="69AA74C8"/>
    <w:multiLevelType w:val="hybridMultilevel"/>
    <w:tmpl w:val="D9B46DB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73D57622"/>
    <w:multiLevelType w:val="hybridMultilevel"/>
    <w:tmpl w:val="01FA3A90"/>
    <w:lvl w:ilvl="0" w:tplc="28F6DC36">
      <w:start w:val="1"/>
      <w:numFmt w:val="lowerRoman"/>
      <w:lvlText w:val="%1."/>
      <w:lvlJc w:val="right"/>
      <w:pPr>
        <w:ind w:left="720" w:hanging="360"/>
      </w:pPr>
      <w:rPr>
        <w:sz w:val="22"/>
        <w:szCs w:val="22"/>
      </w:rPr>
    </w:lvl>
    <w:lvl w:ilvl="1" w:tplc="7B7CA91A">
      <w:start w:val="1"/>
      <w:numFmt w:val="lowerLetter"/>
      <w:lvlText w:val="%2."/>
      <w:lvlJc w:val="left"/>
      <w:pPr>
        <w:ind w:left="1080" w:firstLine="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48974A7"/>
    <w:multiLevelType w:val="hybridMultilevel"/>
    <w:tmpl w:val="A7BC4FC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9" w15:restartNumberingAfterBreak="0">
    <w:nsid w:val="75022FA5"/>
    <w:multiLevelType w:val="hybridMultilevel"/>
    <w:tmpl w:val="622EEEBA"/>
    <w:lvl w:ilvl="0" w:tplc="0C09001B">
      <w:start w:val="1"/>
      <w:numFmt w:val="lowerRoman"/>
      <w:lvlText w:val="%1."/>
      <w:lvlJc w:val="righ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0" w15:restartNumberingAfterBreak="0">
    <w:nsid w:val="7B3869B3"/>
    <w:multiLevelType w:val="hybridMultilevel"/>
    <w:tmpl w:val="B7D86912"/>
    <w:lvl w:ilvl="0" w:tplc="9B94E9EC">
      <w:start w:val="1"/>
      <w:numFmt w:val="bullet"/>
      <w:lvlText w:val="-"/>
      <w:lvlJc w:val="left"/>
      <w:pPr>
        <w:ind w:left="360" w:hanging="360"/>
      </w:pPr>
      <w:rPr>
        <w:rFonts w:ascii="Calibri" w:eastAsia="Calibri" w:hAnsi="Calibri" w:cs="Calibri" w:hint="default"/>
        <w:sz w:val="18"/>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7EAA09E5"/>
    <w:multiLevelType w:val="hybridMultilevel"/>
    <w:tmpl w:val="67D6E0B2"/>
    <w:lvl w:ilvl="0" w:tplc="0C09001B">
      <w:start w:val="1"/>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EC5185F"/>
    <w:multiLevelType w:val="hybridMultilevel"/>
    <w:tmpl w:val="75AA9D54"/>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3" w15:restartNumberingAfterBreak="0">
    <w:nsid w:val="7EEA1B49"/>
    <w:multiLevelType w:val="hybridMultilevel"/>
    <w:tmpl w:val="A1408CD4"/>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23"/>
  </w:num>
  <w:num w:numId="2">
    <w:abstractNumId w:val="15"/>
  </w:num>
  <w:num w:numId="3">
    <w:abstractNumId w:val="31"/>
  </w:num>
  <w:num w:numId="4">
    <w:abstractNumId w:val="7"/>
  </w:num>
  <w:num w:numId="5">
    <w:abstractNumId w:val="26"/>
  </w:num>
  <w:num w:numId="6">
    <w:abstractNumId w:val="36"/>
  </w:num>
  <w:num w:numId="7">
    <w:abstractNumId w:val="2"/>
  </w:num>
  <w:num w:numId="8">
    <w:abstractNumId w:val="34"/>
  </w:num>
  <w:num w:numId="9">
    <w:abstractNumId w:val="20"/>
  </w:num>
  <w:num w:numId="10">
    <w:abstractNumId w:val="9"/>
  </w:num>
  <w:num w:numId="11">
    <w:abstractNumId w:val="41"/>
  </w:num>
  <w:num w:numId="12">
    <w:abstractNumId w:val="11"/>
  </w:num>
  <w:num w:numId="13">
    <w:abstractNumId w:val="10"/>
  </w:num>
  <w:num w:numId="14">
    <w:abstractNumId w:val="12"/>
  </w:num>
  <w:num w:numId="15">
    <w:abstractNumId w:val="5"/>
  </w:num>
  <w:num w:numId="16">
    <w:abstractNumId w:val="40"/>
  </w:num>
  <w:num w:numId="17">
    <w:abstractNumId w:val="14"/>
  </w:num>
  <w:num w:numId="18">
    <w:abstractNumId w:val="22"/>
  </w:num>
  <w:num w:numId="19">
    <w:abstractNumId w:val="3"/>
  </w:num>
  <w:num w:numId="20">
    <w:abstractNumId w:val="4"/>
  </w:num>
  <w:num w:numId="21">
    <w:abstractNumId w:val="1"/>
  </w:num>
  <w:num w:numId="22">
    <w:abstractNumId w:val="16"/>
  </w:num>
  <w:num w:numId="23">
    <w:abstractNumId w:val="27"/>
  </w:num>
  <w:num w:numId="24">
    <w:abstractNumId w:val="6"/>
  </w:num>
  <w:num w:numId="25">
    <w:abstractNumId w:val="21"/>
  </w:num>
  <w:num w:numId="26">
    <w:abstractNumId w:val="24"/>
  </w:num>
  <w:num w:numId="27">
    <w:abstractNumId w:val="19"/>
  </w:num>
  <w:num w:numId="28">
    <w:abstractNumId w:val="37"/>
  </w:num>
  <w:num w:numId="29">
    <w:abstractNumId w:val="18"/>
  </w:num>
  <w:num w:numId="30">
    <w:abstractNumId w:val="32"/>
  </w:num>
  <w:num w:numId="31">
    <w:abstractNumId w:val="33"/>
  </w:num>
  <w:num w:numId="32">
    <w:abstractNumId w:val="35"/>
  </w:num>
  <w:num w:numId="33">
    <w:abstractNumId w:val="8"/>
  </w:num>
  <w:num w:numId="34">
    <w:abstractNumId w:val="25"/>
  </w:num>
  <w:num w:numId="35">
    <w:abstractNumId w:val="28"/>
  </w:num>
  <w:num w:numId="36">
    <w:abstractNumId w:val="30"/>
  </w:num>
  <w:num w:numId="37">
    <w:abstractNumId w:val="42"/>
  </w:num>
  <w:num w:numId="38">
    <w:abstractNumId w:val="17"/>
  </w:num>
  <w:num w:numId="39">
    <w:abstractNumId w:val="0"/>
  </w:num>
  <w:num w:numId="40">
    <w:abstractNumId w:val="39"/>
  </w:num>
  <w:num w:numId="41">
    <w:abstractNumId w:val="38"/>
  </w:num>
  <w:num w:numId="42">
    <w:abstractNumId w:val="43"/>
  </w:num>
  <w:num w:numId="43">
    <w:abstractNumId w:val="29"/>
  </w:num>
  <w:num w:numId="4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
  </w:num>
  <w:num w:numId="61">
    <w:abstractNumId w:val="13"/>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rzesrdqrvavje9xdnxxftdfs2ftz9dtzws&quot;&gt;1615_transcatheter_occlusion&lt;record-ids&gt;&lt;item&gt;2&lt;/item&gt;&lt;/record-ids&gt;&lt;/item&gt;&lt;/Libraries&gt;"/>
  </w:docVars>
  <w:rsids>
    <w:rsidRoot w:val="0044715D"/>
    <w:rsid w:val="00002118"/>
    <w:rsid w:val="00004548"/>
    <w:rsid w:val="0001022B"/>
    <w:rsid w:val="0001188E"/>
    <w:rsid w:val="00014375"/>
    <w:rsid w:val="00025F62"/>
    <w:rsid w:val="0003068E"/>
    <w:rsid w:val="00032F32"/>
    <w:rsid w:val="00033C05"/>
    <w:rsid w:val="00045E4B"/>
    <w:rsid w:val="000506FA"/>
    <w:rsid w:val="00057693"/>
    <w:rsid w:val="00063AC8"/>
    <w:rsid w:val="00064B55"/>
    <w:rsid w:val="00064BD0"/>
    <w:rsid w:val="000942F0"/>
    <w:rsid w:val="000A0FBA"/>
    <w:rsid w:val="000B519A"/>
    <w:rsid w:val="000B6BD3"/>
    <w:rsid w:val="000C680A"/>
    <w:rsid w:val="000C6E34"/>
    <w:rsid w:val="000D5245"/>
    <w:rsid w:val="000D61DB"/>
    <w:rsid w:val="000D65B1"/>
    <w:rsid w:val="000E2B9F"/>
    <w:rsid w:val="000E7E5C"/>
    <w:rsid w:val="000F1E5D"/>
    <w:rsid w:val="000F3E4F"/>
    <w:rsid w:val="00102DD1"/>
    <w:rsid w:val="001315DD"/>
    <w:rsid w:val="001353CD"/>
    <w:rsid w:val="00140808"/>
    <w:rsid w:val="00143B1B"/>
    <w:rsid w:val="001455EC"/>
    <w:rsid w:val="001477B4"/>
    <w:rsid w:val="00151082"/>
    <w:rsid w:val="001522AF"/>
    <w:rsid w:val="00157859"/>
    <w:rsid w:val="00161FBE"/>
    <w:rsid w:val="00185A78"/>
    <w:rsid w:val="00190CAE"/>
    <w:rsid w:val="00191E53"/>
    <w:rsid w:val="00191FF8"/>
    <w:rsid w:val="00193724"/>
    <w:rsid w:val="00197879"/>
    <w:rsid w:val="001B7AD1"/>
    <w:rsid w:val="001C1216"/>
    <w:rsid w:val="001D27A3"/>
    <w:rsid w:val="001E264A"/>
    <w:rsid w:val="001E4EE3"/>
    <w:rsid w:val="001F2A5C"/>
    <w:rsid w:val="00200218"/>
    <w:rsid w:val="002025E6"/>
    <w:rsid w:val="0020373E"/>
    <w:rsid w:val="0021201F"/>
    <w:rsid w:val="00220CA6"/>
    <w:rsid w:val="002334C4"/>
    <w:rsid w:val="002444CF"/>
    <w:rsid w:val="00245977"/>
    <w:rsid w:val="00252437"/>
    <w:rsid w:val="002551ED"/>
    <w:rsid w:val="00262CAA"/>
    <w:rsid w:val="0026436D"/>
    <w:rsid w:val="00265C9B"/>
    <w:rsid w:val="00267A7F"/>
    <w:rsid w:val="00270F1E"/>
    <w:rsid w:val="00276CAC"/>
    <w:rsid w:val="002777DE"/>
    <w:rsid w:val="00282B7B"/>
    <w:rsid w:val="002923C8"/>
    <w:rsid w:val="00292DE9"/>
    <w:rsid w:val="002953F8"/>
    <w:rsid w:val="002A03CE"/>
    <w:rsid w:val="002A4909"/>
    <w:rsid w:val="002A66BD"/>
    <w:rsid w:val="002B226C"/>
    <w:rsid w:val="002B3338"/>
    <w:rsid w:val="002E130C"/>
    <w:rsid w:val="002F43C1"/>
    <w:rsid w:val="002F4588"/>
    <w:rsid w:val="00303AAD"/>
    <w:rsid w:val="00303C94"/>
    <w:rsid w:val="003057B0"/>
    <w:rsid w:val="00306AE3"/>
    <w:rsid w:val="003127FB"/>
    <w:rsid w:val="003258DF"/>
    <w:rsid w:val="00337956"/>
    <w:rsid w:val="0035654B"/>
    <w:rsid w:val="00357629"/>
    <w:rsid w:val="00362776"/>
    <w:rsid w:val="00365913"/>
    <w:rsid w:val="00373675"/>
    <w:rsid w:val="00373684"/>
    <w:rsid w:val="00374313"/>
    <w:rsid w:val="0037535D"/>
    <w:rsid w:val="00382875"/>
    <w:rsid w:val="00396B68"/>
    <w:rsid w:val="003A3EAA"/>
    <w:rsid w:val="003D46D5"/>
    <w:rsid w:val="003D57BA"/>
    <w:rsid w:val="003D699E"/>
    <w:rsid w:val="003E0382"/>
    <w:rsid w:val="003E0D74"/>
    <w:rsid w:val="003E5E38"/>
    <w:rsid w:val="003F396C"/>
    <w:rsid w:val="003F4985"/>
    <w:rsid w:val="00404E48"/>
    <w:rsid w:val="00406FC5"/>
    <w:rsid w:val="00407B42"/>
    <w:rsid w:val="004105E4"/>
    <w:rsid w:val="00411511"/>
    <w:rsid w:val="004124FA"/>
    <w:rsid w:val="0041425D"/>
    <w:rsid w:val="0042483F"/>
    <w:rsid w:val="00440228"/>
    <w:rsid w:val="004423A2"/>
    <w:rsid w:val="0044715D"/>
    <w:rsid w:val="004509CA"/>
    <w:rsid w:val="004546B5"/>
    <w:rsid w:val="004568EB"/>
    <w:rsid w:val="004574CD"/>
    <w:rsid w:val="00463EC7"/>
    <w:rsid w:val="004847E1"/>
    <w:rsid w:val="004859A4"/>
    <w:rsid w:val="00485CE2"/>
    <w:rsid w:val="004A187C"/>
    <w:rsid w:val="004C1FA9"/>
    <w:rsid w:val="004C6E74"/>
    <w:rsid w:val="004D09EF"/>
    <w:rsid w:val="004D1D41"/>
    <w:rsid w:val="004E2307"/>
    <w:rsid w:val="004E57A7"/>
    <w:rsid w:val="004F1DF1"/>
    <w:rsid w:val="004F25EF"/>
    <w:rsid w:val="00523467"/>
    <w:rsid w:val="0052621C"/>
    <w:rsid w:val="005270BD"/>
    <w:rsid w:val="005275CD"/>
    <w:rsid w:val="005342CA"/>
    <w:rsid w:val="00543A25"/>
    <w:rsid w:val="00554107"/>
    <w:rsid w:val="005638D6"/>
    <w:rsid w:val="005640CC"/>
    <w:rsid w:val="00570E2F"/>
    <w:rsid w:val="0058137F"/>
    <w:rsid w:val="00583FDC"/>
    <w:rsid w:val="0059319B"/>
    <w:rsid w:val="005B0260"/>
    <w:rsid w:val="005B3E7A"/>
    <w:rsid w:val="005C0BCF"/>
    <w:rsid w:val="005C1F89"/>
    <w:rsid w:val="005C68AC"/>
    <w:rsid w:val="005C7B58"/>
    <w:rsid w:val="005D489D"/>
    <w:rsid w:val="005D77BB"/>
    <w:rsid w:val="005E5FFE"/>
    <w:rsid w:val="005E656E"/>
    <w:rsid w:val="005F4D2F"/>
    <w:rsid w:val="00603D41"/>
    <w:rsid w:val="00605DD7"/>
    <w:rsid w:val="00610803"/>
    <w:rsid w:val="0062246F"/>
    <w:rsid w:val="00627B5C"/>
    <w:rsid w:val="006312A6"/>
    <w:rsid w:val="00631362"/>
    <w:rsid w:val="00644920"/>
    <w:rsid w:val="00655327"/>
    <w:rsid w:val="00655715"/>
    <w:rsid w:val="0066639E"/>
    <w:rsid w:val="006830A7"/>
    <w:rsid w:val="006A745D"/>
    <w:rsid w:val="006B6204"/>
    <w:rsid w:val="006C5B52"/>
    <w:rsid w:val="006C73C4"/>
    <w:rsid w:val="006D1643"/>
    <w:rsid w:val="006D6809"/>
    <w:rsid w:val="006E5F5D"/>
    <w:rsid w:val="006F2BA3"/>
    <w:rsid w:val="006F5A0D"/>
    <w:rsid w:val="007018D3"/>
    <w:rsid w:val="00701B16"/>
    <w:rsid w:val="00707360"/>
    <w:rsid w:val="00707E40"/>
    <w:rsid w:val="00717665"/>
    <w:rsid w:val="00722CB8"/>
    <w:rsid w:val="00726292"/>
    <w:rsid w:val="007301DC"/>
    <w:rsid w:val="007322E0"/>
    <w:rsid w:val="0073297A"/>
    <w:rsid w:val="00734F81"/>
    <w:rsid w:val="0073757B"/>
    <w:rsid w:val="00744641"/>
    <w:rsid w:val="00751006"/>
    <w:rsid w:val="00752491"/>
    <w:rsid w:val="00771351"/>
    <w:rsid w:val="00781BAE"/>
    <w:rsid w:val="00795AD8"/>
    <w:rsid w:val="00796654"/>
    <w:rsid w:val="007A49E4"/>
    <w:rsid w:val="007A77E8"/>
    <w:rsid w:val="007B4EAB"/>
    <w:rsid w:val="007C74EB"/>
    <w:rsid w:val="007E3286"/>
    <w:rsid w:val="007E3325"/>
    <w:rsid w:val="007E7CE4"/>
    <w:rsid w:val="007E7E23"/>
    <w:rsid w:val="007F4E20"/>
    <w:rsid w:val="008002A5"/>
    <w:rsid w:val="008117E9"/>
    <w:rsid w:val="00823123"/>
    <w:rsid w:val="008305C3"/>
    <w:rsid w:val="00831CA9"/>
    <w:rsid w:val="008425D2"/>
    <w:rsid w:val="00845A87"/>
    <w:rsid w:val="0085113F"/>
    <w:rsid w:val="008529A9"/>
    <w:rsid w:val="008550CD"/>
    <w:rsid w:val="008553F2"/>
    <w:rsid w:val="00870120"/>
    <w:rsid w:val="00870245"/>
    <w:rsid w:val="008706D6"/>
    <w:rsid w:val="008711CC"/>
    <w:rsid w:val="0087282C"/>
    <w:rsid w:val="00874BA7"/>
    <w:rsid w:val="008757BF"/>
    <w:rsid w:val="008866D9"/>
    <w:rsid w:val="00895BCC"/>
    <w:rsid w:val="008965B2"/>
    <w:rsid w:val="00896845"/>
    <w:rsid w:val="00897B8F"/>
    <w:rsid w:val="008A729E"/>
    <w:rsid w:val="008B46B0"/>
    <w:rsid w:val="008C3AD8"/>
    <w:rsid w:val="008C3E5E"/>
    <w:rsid w:val="008C65CC"/>
    <w:rsid w:val="008C6F08"/>
    <w:rsid w:val="008D2B7D"/>
    <w:rsid w:val="008E137E"/>
    <w:rsid w:val="008F5BA8"/>
    <w:rsid w:val="00901F45"/>
    <w:rsid w:val="00915142"/>
    <w:rsid w:val="00915613"/>
    <w:rsid w:val="00915AAE"/>
    <w:rsid w:val="00945CD2"/>
    <w:rsid w:val="00946A65"/>
    <w:rsid w:val="009470FD"/>
    <w:rsid w:val="00953ED7"/>
    <w:rsid w:val="00971CD6"/>
    <w:rsid w:val="00972E6B"/>
    <w:rsid w:val="009805A2"/>
    <w:rsid w:val="009840F1"/>
    <w:rsid w:val="00996890"/>
    <w:rsid w:val="009A3249"/>
    <w:rsid w:val="009B2BAC"/>
    <w:rsid w:val="009B70A9"/>
    <w:rsid w:val="009C480E"/>
    <w:rsid w:val="009D258F"/>
    <w:rsid w:val="009D3B75"/>
    <w:rsid w:val="009D6757"/>
    <w:rsid w:val="009D73F7"/>
    <w:rsid w:val="009E3500"/>
    <w:rsid w:val="009E5295"/>
    <w:rsid w:val="009F02FA"/>
    <w:rsid w:val="009F7275"/>
    <w:rsid w:val="00A01D31"/>
    <w:rsid w:val="00A073EA"/>
    <w:rsid w:val="00A17866"/>
    <w:rsid w:val="00A25E0B"/>
    <w:rsid w:val="00A356A3"/>
    <w:rsid w:val="00A3629B"/>
    <w:rsid w:val="00A42401"/>
    <w:rsid w:val="00A42BFE"/>
    <w:rsid w:val="00A46CAA"/>
    <w:rsid w:val="00A55466"/>
    <w:rsid w:val="00A601AC"/>
    <w:rsid w:val="00A6420B"/>
    <w:rsid w:val="00A6628F"/>
    <w:rsid w:val="00A84A56"/>
    <w:rsid w:val="00A91CA7"/>
    <w:rsid w:val="00A94591"/>
    <w:rsid w:val="00AB1F47"/>
    <w:rsid w:val="00AB2376"/>
    <w:rsid w:val="00AC60AE"/>
    <w:rsid w:val="00AE0B87"/>
    <w:rsid w:val="00AF27F5"/>
    <w:rsid w:val="00B037FD"/>
    <w:rsid w:val="00B13BEA"/>
    <w:rsid w:val="00B33103"/>
    <w:rsid w:val="00B36EBE"/>
    <w:rsid w:val="00B45971"/>
    <w:rsid w:val="00B46A0A"/>
    <w:rsid w:val="00B53DB5"/>
    <w:rsid w:val="00B74B4D"/>
    <w:rsid w:val="00B83C0D"/>
    <w:rsid w:val="00B85D39"/>
    <w:rsid w:val="00B92C50"/>
    <w:rsid w:val="00BA3D89"/>
    <w:rsid w:val="00BA63AA"/>
    <w:rsid w:val="00BB142F"/>
    <w:rsid w:val="00BB42F1"/>
    <w:rsid w:val="00BC120F"/>
    <w:rsid w:val="00BC6DF7"/>
    <w:rsid w:val="00BE498B"/>
    <w:rsid w:val="00BE7B23"/>
    <w:rsid w:val="00BF079C"/>
    <w:rsid w:val="00BF1B2B"/>
    <w:rsid w:val="00C00E1B"/>
    <w:rsid w:val="00C10B7D"/>
    <w:rsid w:val="00C11DF4"/>
    <w:rsid w:val="00C26F8F"/>
    <w:rsid w:val="00C32F29"/>
    <w:rsid w:val="00C504CD"/>
    <w:rsid w:val="00C61847"/>
    <w:rsid w:val="00C61965"/>
    <w:rsid w:val="00C63A94"/>
    <w:rsid w:val="00C808FB"/>
    <w:rsid w:val="00C821D8"/>
    <w:rsid w:val="00C852E8"/>
    <w:rsid w:val="00C962A9"/>
    <w:rsid w:val="00C9630A"/>
    <w:rsid w:val="00C963B3"/>
    <w:rsid w:val="00CC60B0"/>
    <w:rsid w:val="00CD00FA"/>
    <w:rsid w:val="00CD2D40"/>
    <w:rsid w:val="00CD4B8C"/>
    <w:rsid w:val="00CE7D3E"/>
    <w:rsid w:val="00D10F83"/>
    <w:rsid w:val="00D26848"/>
    <w:rsid w:val="00D336FA"/>
    <w:rsid w:val="00D33B1C"/>
    <w:rsid w:val="00D46C89"/>
    <w:rsid w:val="00D539D2"/>
    <w:rsid w:val="00D57F62"/>
    <w:rsid w:val="00D64A29"/>
    <w:rsid w:val="00D7280D"/>
    <w:rsid w:val="00DA21C6"/>
    <w:rsid w:val="00DA7282"/>
    <w:rsid w:val="00DA7D61"/>
    <w:rsid w:val="00DB1842"/>
    <w:rsid w:val="00DB3CD9"/>
    <w:rsid w:val="00DB706B"/>
    <w:rsid w:val="00DD456A"/>
    <w:rsid w:val="00DE3D6C"/>
    <w:rsid w:val="00DE7839"/>
    <w:rsid w:val="00DF29A2"/>
    <w:rsid w:val="00E0095A"/>
    <w:rsid w:val="00E12DE6"/>
    <w:rsid w:val="00E1534A"/>
    <w:rsid w:val="00E3429A"/>
    <w:rsid w:val="00E364F7"/>
    <w:rsid w:val="00E457E6"/>
    <w:rsid w:val="00E46B27"/>
    <w:rsid w:val="00E46C0B"/>
    <w:rsid w:val="00E50DD4"/>
    <w:rsid w:val="00E5271F"/>
    <w:rsid w:val="00E53EBE"/>
    <w:rsid w:val="00E555B0"/>
    <w:rsid w:val="00E57F29"/>
    <w:rsid w:val="00E61AD3"/>
    <w:rsid w:val="00E70DAD"/>
    <w:rsid w:val="00E71EF9"/>
    <w:rsid w:val="00E77853"/>
    <w:rsid w:val="00E77F5A"/>
    <w:rsid w:val="00E83EA4"/>
    <w:rsid w:val="00E968F6"/>
    <w:rsid w:val="00EB0B2F"/>
    <w:rsid w:val="00EB13BF"/>
    <w:rsid w:val="00EB2580"/>
    <w:rsid w:val="00EB67D8"/>
    <w:rsid w:val="00EC1A64"/>
    <w:rsid w:val="00EC5B94"/>
    <w:rsid w:val="00ED4947"/>
    <w:rsid w:val="00EE7A1F"/>
    <w:rsid w:val="00EF6479"/>
    <w:rsid w:val="00F0186F"/>
    <w:rsid w:val="00F01B2E"/>
    <w:rsid w:val="00F01DBD"/>
    <w:rsid w:val="00F1195D"/>
    <w:rsid w:val="00F12E59"/>
    <w:rsid w:val="00F15444"/>
    <w:rsid w:val="00F17C41"/>
    <w:rsid w:val="00F368DA"/>
    <w:rsid w:val="00F44E62"/>
    <w:rsid w:val="00F44F87"/>
    <w:rsid w:val="00F4622B"/>
    <w:rsid w:val="00F4746D"/>
    <w:rsid w:val="00F475C4"/>
    <w:rsid w:val="00F57624"/>
    <w:rsid w:val="00F63BDB"/>
    <w:rsid w:val="00F64E40"/>
    <w:rsid w:val="00F66C65"/>
    <w:rsid w:val="00F738D0"/>
    <w:rsid w:val="00F7515B"/>
    <w:rsid w:val="00F918AC"/>
    <w:rsid w:val="00FA040D"/>
    <w:rsid w:val="00FA5228"/>
    <w:rsid w:val="00FA522E"/>
    <w:rsid w:val="00FA52DC"/>
    <w:rsid w:val="00FB5CF5"/>
    <w:rsid w:val="00FC1B6A"/>
    <w:rsid w:val="00FC3F20"/>
    <w:rsid w:val="00FC752E"/>
    <w:rsid w:val="00FD587E"/>
    <w:rsid w:val="00FD7433"/>
    <w:rsid w:val="00FE1E74"/>
    <w:rsid w:val="00FF4DDE"/>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1FF6D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Heading2"/>
    <w:next w:val="Normal"/>
    <w:link w:val="Heading1Char"/>
    <w:uiPriority w:val="9"/>
    <w:qFormat/>
    <w:rsid w:val="00C821D8"/>
    <w:pPr>
      <w:outlineLvl w:val="0"/>
    </w:pPr>
    <w:rPr>
      <w:i/>
    </w:rPr>
  </w:style>
  <w:style w:type="paragraph" w:styleId="Heading2">
    <w:name w:val="heading 2"/>
    <w:basedOn w:val="Normal"/>
    <w:next w:val="Normal"/>
    <w:link w:val="Heading2Char"/>
    <w:uiPriority w:val="9"/>
    <w:qFormat/>
    <w:rsid w:val="004847E1"/>
    <w:pPr>
      <w:keepNext/>
      <w:keepLines/>
      <w:spacing w:before="120" w:after="120" w:line="240" w:lineRule="auto"/>
      <w:outlineLvl w:val="1"/>
    </w:pPr>
    <w:rPr>
      <w:rFonts w:eastAsia="MS Gothic"/>
      <w:b/>
      <w:bCs/>
      <w:color w:val="00B0F0"/>
      <w:sz w:val="32"/>
      <w:szCs w:val="32"/>
    </w:rPr>
  </w:style>
  <w:style w:type="paragraph" w:styleId="Heading3">
    <w:name w:val="heading 3"/>
    <w:basedOn w:val="Normal"/>
    <w:next w:val="Normal"/>
    <w:link w:val="Heading3Char"/>
    <w:uiPriority w:val="9"/>
    <w:unhideWhenUsed/>
    <w:qFormat/>
    <w:rsid w:val="00C821D8"/>
    <w:pPr>
      <w:spacing w:after="80"/>
      <w:outlineLvl w:val="2"/>
    </w:pPr>
    <w:rPr>
      <w:b/>
      <w:color w:val="00B0F0"/>
      <w:sz w:val="32"/>
      <w:szCs w:val="28"/>
    </w:rPr>
  </w:style>
  <w:style w:type="paragraph" w:styleId="Heading4">
    <w:name w:val="heading 4"/>
    <w:basedOn w:val="Normal"/>
    <w:next w:val="Normal"/>
    <w:link w:val="Heading4Char"/>
    <w:uiPriority w:val="9"/>
    <w:unhideWhenUsed/>
    <w:qFormat/>
    <w:rsid w:val="00C821D8"/>
    <w:pPr>
      <w:spacing w:after="80"/>
      <w:outlineLvl w:val="3"/>
    </w:pPr>
    <w:rPr>
      <w:b/>
      <w:color w:val="00B0F0"/>
      <w:sz w:val="24"/>
      <w:szCs w:val="24"/>
      <w:u w:val="single"/>
    </w:rPr>
  </w:style>
  <w:style w:type="paragraph" w:styleId="Heading5">
    <w:name w:val="heading 5"/>
    <w:basedOn w:val="Normal"/>
    <w:next w:val="Normal"/>
    <w:link w:val="Heading5Char"/>
    <w:uiPriority w:val="9"/>
    <w:unhideWhenUsed/>
    <w:qFormat/>
    <w:rsid w:val="00C821D8"/>
    <w:pPr>
      <w:spacing w:after="120"/>
      <w:outlineLvl w:val="4"/>
    </w:pPr>
    <w:rPr>
      <w:b/>
      <w:i/>
      <w:sz w:val="24"/>
      <w:szCs w:val="24"/>
      <w:u w:val="single"/>
    </w:rPr>
  </w:style>
  <w:style w:type="paragraph" w:styleId="Heading6">
    <w:name w:val="heading 6"/>
    <w:basedOn w:val="Normal"/>
    <w:next w:val="Normal"/>
    <w:link w:val="Heading6Char"/>
    <w:uiPriority w:val="9"/>
    <w:unhideWhenUsed/>
    <w:qFormat/>
    <w:rsid w:val="00C821D8"/>
    <w:pPr>
      <w:spacing w:after="120"/>
      <w:outlineLvl w:val="5"/>
    </w:pPr>
    <w:rPr>
      <w:b/>
      <w:bCs/>
      <w:i/>
      <w:iCs/>
      <w:color w:val="00B0F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847E1"/>
    <w:rPr>
      <w:rFonts w:ascii="Calibri" w:eastAsia="MS Gothic" w:hAnsi="Calibri" w:cs="Times New Roman"/>
      <w:b/>
      <w:bCs/>
      <w:color w:val="00B0F0"/>
      <w:sz w:val="32"/>
      <w:szCs w:val="32"/>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Summary box"/>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821D8"/>
    <w:rPr>
      <w:rFonts w:ascii="Calibri" w:eastAsia="MS Gothic" w:hAnsi="Calibri" w:cs="Times New Roman"/>
      <w:b/>
      <w:bCs/>
      <w:color w:val="00B0F0"/>
      <w:sz w:val="32"/>
      <w:szCs w:val="32"/>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unhideWhenUsed/>
    <w:rsid w:val="00603D41"/>
    <w:pPr>
      <w:spacing w:before="100" w:beforeAutospacing="1" w:after="100" w:afterAutospacing="1" w:line="240" w:lineRule="auto"/>
    </w:pPr>
    <w:rPr>
      <w:rFonts w:ascii="Times New Roman" w:eastAsiaTheme="minorEastAsia" w:hAnsi="Times New Roman"/>
      <w:sz w:val="24"/>
      <w:szCs w:val="24"/>
      <w:lang w:eastAsia="en-AU"/>
    </w:rPr>
  </w:style>
  <w:style w:type="table" w:customStyle="1" w:styleId="Summarybox1">
    <w:name w:val="Summary box1"/>
    <w:basedOn w:val="TableNormal"/>
    <w:next w:val="TableGrid"/>
    <w:uiPriority w:val="59"/>
    <w:rsid w:val="00F1195D"/>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D4947"/>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D4947"/>
    <w:rPr>
      <w:rFonts w:asciiTheme="minorHAnsi" w:hAnsiTheme="minorHAnsi"/>
      <w:sz w:val="20"/>
      <w:szCs w:val="20"/>
    </w:rPr>
  </w:style>
  <w:style w:type="character" w:styleId="FootnoteReference">
    <w:name w:val="footnote reference"/>
    <w:basedOn w:val="DefaultParagraphFont"/>
    <w:uiPriority w:val="99"/>
    <w:semiHidden/>
    <w:unhideWhenUsed/>
    <w:rsid w:val="00ED4947"/>
    <w:rPr>
      <w:vertAlign w:val="superscript"/>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link w:val="Caption"/>
    <w:uiPriority w:val="99"/>
    <w:locked/>
    <w:rsid w:val="000C680A"/>
    <w:rPr>
      <w:rFonts w:ascii="Arial Narrow" w:eastAsia="Times New Roman" w:hAnsi="Arial Narrow" w:cs="Tahoma"/>
      <w:b/>
      <w:sz w:val="20"/>
      <w:szCs w:val="20"/>
      <w:lang w:val="en-GB" w:eastAsia="ja-JP"/>
    </w:rPr>
  </w:style>
  <w:style w:type="character" w:customStyle="1" w:styleId="Heading4Char">
    <w:name w:val="Heading 4 Char"/>
    <w:basedOn w:val="DefaultParagraphFont"/>
    <w:link w:val="Heading4"/>
    <w:uiPriority w:val="9"/>
    <w:rsid w:val="00C821D8"/>
    <w:rPr>
      <w:rFonts w:ascii="Calibri" w:eastAsia="Calibri" w:hAnsi="Calibri" w:cs="Times New Roman"/>
      <w:b/>
      <w:color w:val="00B0F0"/>
      <w:szCs w:val="24"/>
      <w:u w:val="single"/>
    </w:rPr>
  </w:style>
  <w:style w:type="paragraph" w:customStyle="1" w:styleId="Tabletext">
    <w:name w:val="Table text"/>
    <w:basedOn w:val="BodyText"/>
    <w:link w:val="TabletextChar"/>
    <w:qFormat/>
    <w:rsid w:val="008F5BA8"/>
    <w:pPr>
      <w:tabs>
        <w:tab w:val="left" w:pos="416"/>
        <w:tab w:val="left" w:pos="582"/>
      </w:tabs>
      <w:spacing w:before="20" w:after="20" w:line="240" w:lineRule="auto"/>
    </w:pPr>
    <w:rPr>
      <w:rFonts w:eastAsia="Times New Roman"/>
      <w:bCs/>
      <w:sz w:val="18"/>
      <w:szCs w:val="18"/>
    </w:rPr>
  </w:style>
  <w:style w:type="character" w:customStyle="1" w:styleId="TabletextChar">
    <w:name w:val="Table text Char"/>
    <w:basedOn w:val="DefaultParagraphFont"/>
    <w:link w:val="Tabletext"/>
    <w:rsid w:val="008F5BA8"/>
    <w:rPr>
      <w:rFonts w:ascii="Calibri" w:eastAsia="Times New Roman" w:hAnsi="Calibri" w:cs="Times New Roman"/>
      <w:bCs/>
      <w:sz w:val="18"/>
      <w:szCs w:val="18"/>
    </w:rPr>
  </w:style>
  <w:style w:type="paragraph" w:styleId="BodyText">
    <w:name w:val="Body Text"/>
    <w:basedOn w:val="Normal"/>
    <w:link w:val="BodyTextChar"/>
    <w:uiPriority w:val="99"/>
    <w:semiHidden/>
    <w:unhideWhenUsed/>
    <w:rsid w:val="008F5BA8"/>
    <w:pPr>
      <w:spacing w:after="120"/>
    </w:pPr>
  </w:style>
  <w:style w:type="character" w:customStyle="1" w:styleId="BodyTextChar">
    <w:name w:val="Body Text Char"/>
    <w:basedOn w:val="DefaultParagraphFont"/>
    <w:link w:val="BodyText"/>
    <w:uiPriority w:val="99"/>
    <w:semiHidden/>
    <w:rsid w:val="008F5BA8"/>
    <w:rPr>
      <w:rFonts w:ascii="Calibri" w:eastAsia="Calibri" w:hAnsi="Calibri" w:cs="Times New Roman"/>
      <w:sz w:val="22"/>
    </w:rPr>
  </w:style>
  <w:style w:type="paragraph" w:customStyle="1" w:styleId="TableNote">
    <w:name w:val="Table Note"/>
    <w:basedOn w:val="Normal"/>
    <w:qFormat/>
    <w:rsid w:val="00BC120F"/>
    <w:pPr>
      <w:keepNext/>
      <w:keepLines/>
      <w:spacing w:after="0" w:line="240" w:lineRule="auto"/>
    </w:pPr>
    <w:rPr>
      <w:rFonts w:ascii="Arial" w:hAnsi="Arial" w:cs="Arial"/>
      <w:sz w:val="16"/>
      <w:szCs w:val="16"/>
    </w:rPr>
  </w:style>
  <w:style w:type="paragraph" w:customStyle="1" w:styleId="EndNoteBibliographyTitle">
    <w:name w:val="EndNote Bibliography Title"/>
    <w:basedOn w:val="Normal"/>
    <w:link w:val="EndNoteBibliographyTitleChar"/>
    <w:rsid w:val="00FD587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FD587E"/>
    <w:rPr>
      <w:rFonts w:ascii="Calibri" w:eastAsia="Calibri" w:hAnsi="Calibri" w:cs="Calibri"/>
      <w:noProof/>
      <w:sz w:val="22"/>
      <w:lang w:val="en-US"/>
    </w:rPr>
  </w:style>
  <w:style w:type="paragraph" w:customStyle="1" w:styleId="EndNoteBibliography">
    <w:name w:val="EndNote Bibliography"/>
    <w:basedOn w:val="Normal"/>
    <w:link w:val="EndNoteBibliographyChar"/>
    <w:rsid w:val="00FD587E"/>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FD587E"/>
    <w:rPr>
      <w:rFonts w:ascii="Calibri" w:eastAsia="Calibri" w:hAnsi="Calibri" w:cs="Calibri"/>
      <w:noProof/>
      <w:sz w:val="22"/>
      <w:lang w:val="en-US"/>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3A3EAA"/>
    <w:rPr>
      <w:rFonts w:ascii="Calibri" w:eastAsia="Calibri" w:hAnsi="Calibri" w:cs="Times New Roman"/>
      <w:sz w:val="22"/>
    </w:rPr>
  </w:style>
  <w:style w:type="paragraph" w:styleId="Revision">
    <w:name w:val="Revision"/>
    <w:hidden/>
    <w:uiPriority w:val="99"/>
    <w:semiHidden/>
    <w:rsid w:val="004105E4"/>
    <w:pPr>
      <w:spacing w:after="0" w:line="240" w:lineRule="auto"/>
    </w:pPr>
    <w:rPr>
      <w:rFonts w:ascii="Calibri" w:eastAsia="Calibri" w:hAnsi="Calibri" w:cs="Times New Roman"/>
      <w:sz w:val="22"/>
    </w:rPr>
  </w:style>
  <w:style w:type="character" w:customStyle="1" w:styleId="Heading3Char">
    <w:name w:val="Heading 3 Char"/>
    <w:basedOn w:val="DefaultParagraphFont"/>
    <w:link w:val="Heading3"/>
    <w:uiPriority w:val="9"/>
    <w:rsid w:val="00C821D8"/>
    <w:rPr>
      <w:rFonts w:ascii="Calibri" w:eastAsia="Calibri" w:hAnsi="Calibri" w:cs="Times New Roman"/>
      <w:b/>
      <w:color w:val="00B0F0"/>
      <w:sz w:val="32"/>
      <w:szCs w:val="28"/>
    </w:rPr>
  </w:style>
  <w:style w:type="character" w:customStyle="1" w:styleId="Heading5Char">
    <w:name w:val="Heading 5 Char"/>
    <w:basedOn w:val="DefaultParagraphFont"/>
    <w:link w:val="Heading5"/>
    <w:uiPriority w:val="9"/>
    <w:rsid w:val="00C821D8"/>
    <w:rPr>
      <w:rFonts w:ascii="Calibri" w:eastAsia="Calibri" w:hAnsi="Calibri" w:cs="Times New Roman"/>
      <w:b/>
      <w:i/>
      <w:szCs w:val="24"/>
      <w:u w:val="single"/>
    </w:rPr>
  </w:style>
  <w:style w:type="character" w:customStyle="1" w:styleId="Heading6Char">
    <w:name w:val="Heading 6 Char"/>
    <w:basedOn w:val="DefaultParagraphFont"/>
    <w:link w:val="Heading6"/>
    <w:uiPriority w:val="9"/>
    <w:rsid w:val="00C821D8"/>
    <w:rPr>
      <w:rFonts w:ascii="Calibri" w:eastAsia="Calibri" w:hAnsi="Calibri" w:cs="Times New Roman"/>
      <w:b/>
      <w:bCs/>
      <w:i/>
      <w:iCs/>
      <w:color w:val="00B0F0"/>
      <w:szCs w:val="24"/>
    </w:rPr>
  </w:style>
  <w:style w:type="table" w:customStyle="1" w:styleId="TableGrid2">
    <w:name w:val="Table Grid2"/>
    <w:basedOn w:val="TableNormal"/>
    <w:next w:val="TableGrid"/>
    <w:uiPriority w:val="59"/>
    <w:rsid w:val="00265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73006">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554268340">
      <w:bodyDiv w:val="1"/>
      <w:marLeft w:val="0"/>
      <w:marRight w:val="0"/>
      <w:marTop w:val="0"/>
      <w:marBottom w:val="0"/>
      <w:divBdr>
        <w:top w:val="none" w:sz="0" w:space="0" w:color="auto"/>
        <w:left w:val="none" w:sz="0" w:space="0" w:color="auto"/>
        <w:bottom w:val="none" w:sz="0" w:space="0" w:color="auto"/>
        <w:right w:val="none" w:sz="0" w:space="0" w:color="auto"/>
      </w:divBdr>
    </w:div>
    <w:div w:id="1998877884">
      <w:bodyDiv w:val="1"/>
      <w:marLeft w:val="0"/>
      <w:marRight w:val="0"/>
      <w:marTop w:val="0"/>
      <w:marBottom w:val="0"/>
      <w:divBdr>
        <w:top w:val="none" w:sz="0" w:space="0" w:color="auto"/>
        <w:left w:val="none" w:sz="0" w:space="0" w:color="auto"/>
        <w:bottom w:val="none" w:sz="0" w:space="0" w:color="auto"/>
        <w:right w:val="none" w:sz="0" w:space="0" w:color="auto"/>
      </w:divBdr>
      <w:divsChild>
        <w:div w:id="1043333405">
          <w:marLeft w:val="288"/>
          <w:marRight w:val="0"/>
          <w:marTop w:val="115"/>
          <w:marBottom w:val="0"/>
          <w:divBdr>
            <w:top w:val="none" w:sz="0" w:space="0" w:color="auto"/>
            <w:left w:val="none" w:sz="0" w:space="0" w:color="auto"/>
            <w:bottom w:val="none" w:sz="0" w:space="0" w:color="auto"/>
            <w:right w:val="none" w:sz="0" w:space="0" w:color="auto"/>
          </w:divBdr>
        </w:div>
        <w:div w:id="769201500">
          <w:marLeft w:val="720"/>
          <w:marRight w:val="0"/>
          <w:marTop w:val="96"/>
          <w:marBottom w:val="0"/>
          <w:divBdr>
            <w:top w:val="none" w:sz="0" w:space="0" w:color="auto"/>
            <w:left w:val="none" w:sz="0" w:space="0" w:color="auto"/>
            <w:bottom w:val="none" w:sz="0" w:space="0" w:color="auto"/>
            <w:right w:val="none" w:sz="0" w:space="0" w:color="auto"/>
          </w:divBdr>
        </w:div>
      </w:divsChild>
    </w:div>
    <w:div w:id="2026207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rdiacrhythmnews.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j.hlc.2018.06.104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www.pbs.gov.au/reviews/atrial-fibrillation-files/report-anticoagulation.pdf" TargetMode="External"/><Relationship Id="rId10" Type="http://schemas.openxmlformats.org/officeDocument/2006/relationships/hyperlink" Target="http://www.cardiacrhythmnews.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aihw.gov.au/reports/heart-stroke-vascular-diseases/cardiovascular-health-compendium" TargetMode="External"/><Relationship Id="rId27"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www.bucksformulary.nhs.uk/docs/ContraindicationsOralAnticoag%26Anti-plateletsAFPrimaryCar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FCE1B0-E177-4279-9F05-54E0874D4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752</Words>
  <Characters>4418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8-04T04:33:00Z</dcterms:created>
  <dcterms:modified xsi:type="dcterms:W3CDTF">2020-08-25T05:27:00Z</dcterms:modified>
</cp:coreProperties>
</file>